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854996" w14:textId="7FFDCB78" w:rsidR="00D92D87" w:rsidRPr="008C3AC0" w:rsidRDefault="00260EF1" w:rsidP="008C3AC0">
      <w:pPr>
        <w:pStyle w:val="1"/>
      </w:pPr>
      <w:r w:rsidRPr="008C3AC0">
        <w:t>reverse-</w:t>
      </w:r>
      <w:r w:rsidR="00D92D87" w:rsidRPr="008C3AC0">
        <w:t>zMAP</w:t>
      </w:r>
    </w:p>
    <w:p w14:paraId="19B5FDFD" w14:textId="648CC85D" w:rsidR="00E2381D" w:rsidRPr="0075168D" w:rsidRDefault="00260EF1" w:rsidP="0075168D">
      <w:pPr>
        <w:pStyle w:val="ae"/>
        <w:spacing w:after="156"/>
        <w:rPr>
          <w:rStyle w:val="ad"/>
          <w:b w:val="0"/>
          <w:bCs w:val="0"/>
        </w:rPr>
      </w:pPr>
      <w:r w:rsidRPr="0075168D">
        <w:rPr>
          <w:rStyle w:val="ad"/>
          <w:b w:val="0"/>
          <w:bCs w:val="0"/>
        </w:rPr>
        <w:t xml:space="preserve">reverse-zMAP module is primarily designed for handling MS runs with relatively large sample sizes. The major concern is that, with the increase of the number of samples, the odds that outlier measurements are involved for each specific protein increase, giving rise to excessively large variances. Consequently, in the sliding-window process of the zMAP module, the proportion of proteins that are suitable to use for the quantile regression in each window can be very small. Besides, fitting a single MVC for a large number of samples may not be flexible enough to allow for the variation of mean-variance trend across samples. In practice, large-scale proteomic studies have frequently applied the strategy of adding a biologically identical reference sample to each individual MS run. </w:t>
      </w:r>
      <w:r w:rsidR="00C171B1" w:rsidRPr="0075168D">
        <w:rPr>
          <w:rStyle w:val="ad"/>
          <w:b w:val="0"/>
          <w:bCs w:val="0"/>
        </w:rPr>
        <w:t>For example, in cancer studies, a mixed sample is typically generated by pooling tumor samples and/or normal adjacent tissues (NATs) from several related patients in equal protein amounts. The proteome of this mixed sample is then profiled in every MS run separately. reverse-zMAP module alleviates the influence of outliers by repeatedly making pairwise comparisons, which in the meanwhile allows the modeling of sample-specific mean-variance trend, but it requires a biologically identical reference sample in each MS run for a subsequent integration across MS runs.</w:t>
      </w:r>
    </w:p>
    <w:p w14:paraId="0BE62AC3" w14:textId="77777777" w:rsidR="0075168D" w:rsidRPr="0075168D" w:rsidRDefault="0075168D" w:rsidP="0075168D">
      <w:pPr>
        <w:spacing w:line="360" w:lineRule="auto"/>
        <w:rPr>
          <w:rFonts w:ascii="Arial" w:hAnsi="Arial" w:cs="Arial"/>
          <w:szCs w:val="21"/>
        </w:rPr>
      </w:pPr>
    </w:p>
    <w:tbl>
      <w:tblPr>
        <w:tblStyle w:val="a3"/>
        <w:tblW w:w="0" w:type="auto"/>
        <w:tblLook w:val="04A0" w:firstRow="1" w:lastRow="0" w:firstColumn="1" w:lastColumn="0" w:noHBand="0" w:noVBand="1"/>
      </w:tblPr>
      <w:tblGrid>
        <w:gridCol w:w="2122"/>
        <w:gridCol w:w="1984"/>
        <w:gridCol w:w="4190"/>
      </w:tblGrid>
      <w:tr w:rsidR="00E2381D" w14:paraId="055AA7D5" w14:textId="77777777" w:rsidTr="00D576C2">
        <w:tc>
          <w:tcPr>
            <w:tcW w:w="2122" w:type="dxa"/>
          </w:tcPr>
          <w:p w14:paraId="31AF0FF4" w14:textId="2BCAE63C" w:rsidR="00E2381D" w:rsidRPr="00F8488F" w:rsidRDefault="00E2381D" w:rsidP="00E00BFF">
            <w:pPr>
              <w:pStyle w:val="af2"/>
            </w:pPr>
            <w:bookmarkStart w:id="0" w:name="_Hlk148189147"/>
            <w:r w:rsidRPr="00F8488F">
              <w:rPr>
                <w:rFonts w:hint="eastAsia"/>
              </w:rPr>
              <w:t>N</w:t>
            </w:r>
            <w:r w:rsidRPr="00F8488F">
              <w:t>ame</w:t>
            </w:r>
          </w:p>
        </w:tc>
        <w:tc>
          <w:tcPr>
            <w:tcW w:w="1984" w:type="dxa"/>
          </w:tcPr>
          <w:p w14:paraId="2403E413" w14:textId="41F92DDA" w:rsidR="00E2381D" w:rsidRPr="00F8488F" w:rsidRDefault="00E2381D" w:rsidP="00E00BFF">
            <w:pPr>
              <w:pStyle w:val="af2"/>
            </w:pPr>
            <w:r w:rsidRPr="00F8488F">
              <w:rPr>
                <w:rFonts w:hint="eastAsia"/>
              </w:rPr>
              <w:t>F</w:t>
            </w:r>
            <w:r w:rsidRPr="00F8488F">
              <w:t>lag</w:t>
            </w:r>
          </w:p>
        </w:tc>
        <w:tc>
          <w:tcPr>
            <w:tcW w:w="4190" w:type="dxa"/>
          </w:tcPr>
          <w:p w14:paraId="44517DFA" w14:textId="7CAAC583" w:rsidR="00E2381D" w:rsidRPr="00F8488F" w:rsidRDefault="00E2381D" w:rsidP="00E00BFF">
            <w:pPr>
              <w:pStyle w:val="af2"/>
            </w:pPr>
            <w:r w:rsidRPr="00F8488F">
              <w:rPr>
                <w:rFonts w:hint="eastAsia"/>
              </w:rPr>
              <w:t>D</w:t>
            </w:r>
            <w:r w:rsidRPr="00F8488F">
              <w:t>escription</w:t>
            </w:r>
          </w:p>
        </w:tc>
      </w:tr>
      <w:tr w:rsidR="00E2381D" w14:paraId="3830BDDA" w14:textId="77777777" w:rsidTr="00D576C2">
        <w:tc>
          <w:tcPr>
            <w:tcW w:w="2122" w:type="dxa"/>
          </w:tcPr>
          <w:p w14:paraId="01E538DA" w14:textId="04CF087A" w:rsidR="00E2381D" w:rsidRPr="00F8488F" w:rsidRDefault="00E2381D" w:rsidP="00E00BFF">
            <w:pPr>
              <w:pStyle w:val="af2"/>
            </w:pPr>
            <w:r w:rsidRPr="00F8488F">
              <w:t>protein intensity file*</w:t>
            </w:r>
          </w:p>
        </w:tc>
        <w:tc>
          <w:tcPr>
            <w:tcW w:w="1984" w:type="dxa"/>
          </w:tcPr>
          <w:p w14:paraId="51C2A596" w14:textId="301AF88E" w:rsidR="00E2381D" w:rsidRPr="00F8488F" w:rsidRDefault="00E2381D" w:rsidP="00E00BFF">
            <w:pPr>
              <w:pStyle w:val="af2"/>
            </w:pPr>
            <w:r w:rsidRPr="00F8488F">
              <w:t>--</w:t>
            </w:r>
            <w:r w:rsidR="009E182C">
              <w:t>intensity_data</w:t>
            </w:r>
          </w:p>
        </w:tc>
        <w:tc>
          <w:tcPr>
            <w:tcW w:w="4190" w:type="dxa"/>
          </w:tcPr>
          <w:p w14:paraId="335753A5" w14:textId="06DA1C6D" w:rsidR="00E2381D" w:rsidRPr="00F8488F" w:rsidRDefault="00821865" w:rsidP="00E00BFF">
            <w:pPr>
              <w:pStyle w:val="af2"/>
            </w:pPr>
            <w:bookmarkStart w:id="1" w:name="_Hlk148117614"/>
            <w:r>
              <w:t>A tab-delimited</w:t>
            </w:r>
            <w:r w:rsidR="00E2381D" w:rsidRPr="00F8488F">
              <w:t xml:space="preserve"> file containing</w:t>
            </w:r>
            <w:r w:rsidR="006F5EFE" w:rsidRPr="00F8488F">
              <w:t xml:space="preserve"> raw </w:t>
            </w:r>
            <w:r w:rsidR="00E2381D" w:rsidRPr="00F8488F">
              <w:t>gene-level protein intensity with sample</w:t>
            </w:r>
            <w:r w:rsidR="006F5EFE" w:rsidRPr="00F8488F">
              <w:t>s</w:t>
            </w:r>
            <w:r w:rsidR="00E2381D" w:rsidRPr="00F8488F">
              <w:t xml:space="preserve"> in columns, and gene symbol</w:t>
            </w:r>
            <w:r w:rsidR="006F5EFE" w:rsidRPr="00F8488F">
              <w:t>s</w:t>
            </w:r>
            <w:r w:rsidR="00E2381D" w:rsidRPr="00F8488F">
              <w:t xml:space="preserve"> in rows.</w:t>
            </w:r>
            <w:r w:rsidR="006F5EFE" w:rsidRPr="00F8488F">
              <w:t xml:space="preserve"> Note: 1. </w:t>
            </w:r>
            <w:r w:rsidR="00F8488F">
              <w:t xml:space="preserve">The </w:t>
            </w:r>
            <w:r w:rsidR="006F5EFE" w:rsidRPr="00F8488F">
              <w:t xml:space="preserve">protein intensity </w:t>
            </w:r>
            <w:r w:rsidR="003D1F9E">
              <w:t>matrice</w:t>
            </w:r>
            <w:r w:rsidR="006F5EFE" w:rsidRPr="00F8488F">
              <w:t xml:space="preserve"> does not require normalization. 2. </w:t>
            </w:r>
            <w:r w:rsidR="0010699A" w:rsidRPr="00F8488F">
              <w:t xml:space="preserve">Sample names can </w:t>
            </w:r>
            <w:r w:rsidR="00A37619" w:rsidRPr="00F8488F">
              <w:t xml:space="preserve">only </w:t>
            </w:r>
            <w:r w:rsidR="0010699A" w:rsidRPr="00F8488F">
              <w:t>consist of letters, numbers, and</w:t>
            </w:r>
            <w:r w:rsidR="00A37619" w:rsidRPr="00F8488F">
              <w:t xml:space="preserve"> </w:t>
            </w:r>
            <w:r w:rsidR="00F8488F">
              <w:t>underscores</w:t>
            </w:r>
            <w:r w:rsidR="0010699A" w:rsidRPr="00F8488F">
              <w:t>.</w:t>
            </w:r>
            <w:bookmarkEnd w:id="1"/>
          </w:p>
        </w:tc>
      </w:tr>
      <w:tr w:rsidR="00E2381D" w:rsidRPr="00D576C2" w14:paraId="2805C21C" w14:textId="77777777" w:rsidTr="00D576C2">
        <w:tc>
          <w:tcPr>
            <w:tcW w:w="2122" w:type="dxa"/>
          </w:tcPr>
          <w:p w14:paraId="40F03707" w14:textId="4FD4F608" w:rsidR="00E2381D" w:rsidRPr="00F8488F" w:rsidRDefault="006F5EFE" w:rsidP="00E00BFF">
            <w:pPr>
              <w:pStyle w:val="af2"/>
            </w:pPr>
            <w:r w:rsidRPr="00F8488F">
              <w:t>sample information file*</w:t>
            </w:r>
          </w:p>
        </w:tc>
        <w:tc>
          <w:tcPr>
            <w:tcW w:w="1984" w:type="dxa"/>
          </w:tcPr>
          <w:p w14:paraId="5A7BD16C" w14:textId="1F1D2CA6" w:rsidR="00E2381D" w:rsidRPr="00F8488F" w:rsidRDefault="00E2381D" w:rsidP="00E00BFF">
            <w:pPr>
              <w:pStyle w:val="af2"/>
            </w:pPr>
            <w:r w:rsidRPr="00F8488F">
              <w:t>--</w:t>
            </w:r>
            <w:r w:rsidR="009E182C" w:rsidRPr="009E182C">
              <w:t>sample_information</w:t>
            </w:r>
          </w:p>
        </w:tc>
        <w:tc>
          <w:tcPr>
            <w:tcW w:w="4190" w:type="dxa"/>
          </w:tcPr>
          <w:p w14:paraId="5B1DF9D2" w14:textId="302F4698" w:rsidR="00E2381D" w:rsidRPr="00F8488F" w:rsidRDefault="006F5EFE" w:rsidP="00E00BFF">
            <w:pPr>
              <w:pStyle w:val="af2"/>
            </w:pPr>
            <w:r w:rsidRPr="00F8488F">
              <w:t xml:space="preserve">Sample information file is a </w:t>
            </w:r>
            <w:r w:rsidR="009E182C">
              <w:t>four</w:t>
            </w:r>
            <w:r w:rsidR="0010699A" w:rsidRPr="00F8488F">
              <w:t>-column</w:t>
            </w:r>
            <w:r w:rsidRPr="00F8488F">
              <w:t>,</w:t>
            </w:r>
            <w:r w:rsidR="0010699A" w:rsidRPr="00F8488F">
              <w:t xml:space="preserve"> </w:t>
            </w:r>
            <w:r w:rsidRPr="00F8488F">
              <w:t>tab-delimited file</w:t>
            </w:r>
            <w:r w:rsidR="0010699A" w:rsidRPr="00F8488F">
              <w:t xml:space="preserve"> with</w:t>
            </w:r>
            <w:r w:rsidR="00F8488F" w:rsidRPr="00F8488F">
              <w:t xml:space="preserve"> </w:t>
            </w:r>
            <w:r w:rsidR="0010699A" w:rsidRPr="00F8488F">
              <w:rPr>
                <w:color w:val="333333"/>
                <w:shd w:val="clear" w:color="auto" w:fill="FFFFFF"/>
              </w:rPr>
              <w:t>first line identifying the columns.</w:t>
            </w:r>
            <w:r w:rsidR="0010699A" w:rsidRPr="00F8488F">
              <w:t xml:space="preserve"> </w:t>
            </w:r>
            <w:r w:rsidR="0010699A" w:rsidRPr="00F8488F">
              <w:rPr>
                <w:color w:val="333333"/>
                <w:shd w:val="clear" w:color="auto" w:fill="FFFFFF"/>
              </w:rPr>
              <w:t xml:space="preserve">The column names are </w:t>
            </w:r>
            <w:r w:rsidR="00D576C2">
              <w:rPr>
                <w:color w:val="333333"/>
                <w:shd w:val="clear" w:color="auto" w:fill="FFFFFF"/>
              </w:rPr>
              <w:t>‘</w:t>
            </w:r>
            <w:r w:rsidR="0010699A" w:rsidRPr="00F8488F">
              <w:rPr>
                <w:color w:val="333333"/>
                <w:shd w:val="clear" w:color="auto" w:fill="FFFFFF"/>
              </w:rPr>
              <w:t>Sample_id</w:t>
            </w:r>
            <w:r w:rsidR="00D576C2">
              <w:rPr>
                <w:color w:val="333333"/>
                <w:shd w:val="clear" w:color="auto" w:fill="FFFFFF"/>
              </w:rPr>
              <w:t>’</w:t>
            </w:r>
            <w:r w:rsidR="0010699A" w:rsidRPr="00F8488F">
              <w:rPr>
                <w:color w:val="333333"/>
                <w:shd w:val="clear" w:color="auto" w:fill="FFFFFF"/>
              </w:rPr>
              <w:t xml:space="preserve"> </w:t>
            </w:r>
            <w:r w:rsidR="00D576C2">
              <w:rPr>
                <w:color w:val="333333"/>
                <w:shd w:val="clear" w:color="auto" w:fill="FFFFFF"/>
              </w:rPr>
              <w:t>‘</w:t>
            </w:r>
            <w:r w:rsidR="0010699A" w:rsidRPr="00F8488F">
              <w:rPr>
                <w:color w:val="333333"/>
                <w:shd w:val="clear" w:color="auto" w:fill="FFFFFF"/>
              </w:rPr>
              <w:t>MS_run</w:t>
            </w:r>
            <w:r w:rsidR="00D576C2">
              <w:rPr>
                <w:color w:val="333333"/>
                <w:shd w:val="clear" w:color="auto" w:fill="FFFFFF"/>
              </w:rPr>
              <w:t>’</w:t>
            </w:r>
            <w:r w:rsidR="009E182C">
              <w:rPr>
                <w:color w:val="333333"/>
                <w:shd w:val="clear" w:color="auto" w:fill="FFFFFF"/>
              </w:rPr>
              <w:t xml:space="preserve"> ‘Sample</w:t>
            </w:r>
            <w:r w:rsidR="005A1F46">
              <w:rPr>
                <w:color w:val="333333"/>
                <w:shd w:val="clear" w:color="auto" w:fill="FFFFFF"/>
              </w:rPr>
              <w:t>_</w:t>
            </w:r>
            <w:r w:rsidR="009E182C">
              <w:rPr>
                <w:color w:val="333333"/>
                <w:shd w:val="clear" w:color="auto" w:fill="FFFFFF"/>
              </w:rPr>
              <w:t>condition’ and ‘internal_ref’.</w:t>
            </w:r>
            <w:r w:rsidR="00A37619" w:rsidRPr="00F8488F">
              <w:rPr>
                <w:color w:val="333333"/>
                <w:shd w:val="clear" w:color="auto" w:fill="FFFFFF"/>
              </w:rPr>
              <w:t xml:space="preserve"> Note: To avoid code conflicts, </w:t>
            </w:r>
            <w:bookmarkStart w:id="2" w:name="OLE_LINK1"/>
            <w:r w:rsidR="00D576C2">
              <w:rPr>
                <w:color w:val="333333"/>
                <w:shd w:val="clear" w:color="auto" w:fill="FFFFFF"/>
              </w:rPr>
              <w:t>‘</w:t>
            </w:r>
            <w:r w:rsidR="00A37619" w:rsidRPr="00F8488F">
              <w:rPr>
                <w:color w:val="333333"/>
                <w:shd w:val="clear" w:color="auto" w:fill="FFFFFF"/>
              </w:rPr>
              <w:t>Sample_condition</w:t>
            </w:r>
            <w:r w:rsidR="00D576C2">
              <w:rPr>
                <w:color w:val="333333"/>
                <w:shd w:val="clear" w:color="auto" w:fill="FFFFFF"/>
              </w:rPr>
              <w:t>’</w:t>
            </w:r>
            <w:r w:rsidR="00A37619" w:rsidRPr="00F8488F">
              <w:rPr>
                <w:color w:val="333333"/>
                <w:shd w:val="clear" w:color="auto" w:fill="FFFFFF"/>
              </w:rPr>
              <w:t xml:space="preserve"> consist only of letters</w:t>
            </w:r>
            <w:r w:rsidR="009E182C">
              <w:rPr>
                <w:color w:val="333333"/>
                <w:shd w:val="clear" w:color="auto" w:fill="FFFFFF"/>
              </w:rPr>
              <w:t xml:space="preserve">, </w:t>
            </w:r>
            <w:r w:rsidR="005A1F46" w:rsidRPr="00F8488F">
              <w:rPr>
                <w:color w:val="333333"/>
                <w:shd w:val="clear" w:color="auto" w:fill="FFFFFF"/>
              </w:rPr>
              <w:t>numbers,</w:t>
            </w:r>
            <w:r w:rsidR="009E182C">
              <w:rPr>
                <w:color w:val="333333"/>
                <w:shd w:val="clear" w:color="auto" w:fill="FFFFFF"/>
              </w:rPr>
              <w:t xml:space="preserve"> and underscores</w:t>
            </w:r>
            <w:r w:rsidR="00A37619" w:rsidRPr="00F8488F">
              <w:rPr>
                <w:color w:val="333333"/>
                <w:shd w:val="clear" w:color="auto" w:fill="FFFFFF"/>
              </w:rPr>
              <w:t>.</w:t>
            </w:r>
            <w:bookmarkEnd w:id="2"/>
          </w:p>
        </w:tc>
      </w:tr>
      <w:tr w:rsidR="00E2381D" w14:paraId="70B789A8" w14:textId="77777777" w:rsidTr="00D576C2">
        <w:tc>
          <w:tcPr>
            <w:tcW w:w="2122" w:type="dxa"/>
          </w:tcPr>
          <w:p w14:paraId="7FF47752" w14:textId="37BBB98A" w:rsidR="00E2381D" w:rsidRPr="00F8488F" w:rsidRDefault="00A37619" w:rsidP="00E00BFF">
            <w:pPr>
              <w:pStyle w:val="af2"/>
            </w:pPr>
            <w:r w:rsidRPr="00F8488F">
              <w:t>window</w:t>
            </w:r>
            <w:r w:rsidR="00F8488F">
              <w:t xml:space="preserve"> </w:t>
            </w:r>
            <w:r w:rsidRPr="00F8488F">
              <w:t>size</w:t>
            </w:r>
            <w:r w:rsidR="00F8488F">
              <w:t>*</w:t>
            </w:r>
          </w:p>
        </w:tc>
        <w:tc>
          <w:tcPr>
            <w:tcW w:w="1984" w:type="dxa"/>
          </w:tcPr>
          <w:p w14:paraId="60928C1C" w14:textId="40427B17" w:rsidR="00E2381D" w:rsidRPr="00F8488F" w:rsidRDefault="00E2381D" w:rsidP="00E00BFF">
            <w:pPr>
              <w:pStyle w:val="af2"/>
            </w:pPr>
            <w:r w:rsidRPr="00F8488F">
              <w:t>--window_size</w:t>
            </w:r>
          </w:p>
        </w:tc>
        <w:tc>
          <w:tcPr>
            <w:tcW w:w="4190" w:type="dxa"/>
          </w:tcPr>
          <w:p w14:paraId="7115E9CE" w14:textId="669D2CE8" w:rsidR="00E2381D" w:rsidRPr="00F8488F" w:rsidRDefault="00F8488F" w:rsidP="00E00BFF">
            <w:pPr>
              <w:pStyle w:val="af2"/>
            </w:pPr>
            <w:r>
              <w:t>Protein number in each sliding window,</w:t>
            </w:r>
            <w:r w:rsidR="00D576C2">
              <w:t xml:space="preserve"> t</w:t>
            </w:r>
            <w:r w:rsidR="00D576C2" w:rsidRPr="00D576C2">
              <w:t>he default is 400.</w:t>
            </w:r>
          </w:p>
        </w:tc>
      </w:tr>
      <w:tr w:rsidR="00E2381D" w14:paraId="588543D5" w14:textId="77777777" w:rsidTr="00D576C2">
        <w:tc>
          <w:tcPr>
            <w:tcW w:w="2122" w:type="dxa"/>
          </w:tcPr>
          <w:p w14:paraId="4C28DBC1" w14:textId="7A6C586F" w:rsidR="00E2381D" w:rsidRPr="00F8488F" w:rsidRDefault="00F8488F" w:rsidP="00E00BFF">
            <w:pPr>
              <w:pStyle w:val="af2"/>
            </w:pPr>
            <w:r>
              <w:t>step size</w:t>
            </w:r>
            <w:r w:rsidR="00D576C2">
              <w:t>*</w:t>
            </w:r>
          </w:p>
        </w:tc>
        <w:tc>
          <w:tcPr>
            <w:tcW w:w="1984" w:type="dxa"/>
          </w:tcPr>
          <w:p w14:paraId="56836057" w14:textId="70AF9745" w:rsidR="00E2381D" w:rsidRPr="00F8488F" w:rsidRDefault="00E2381D" w:rsidP="00E00BFF">
            <w:pPr>
              <w:pStyle w:val="af2"/>
            </w:pPr>
            <w:r w:rsidRPr="00F8488F">
              <w:t>--step_size</w:t>
            </w:r>
          </w:p>
        </w:tc>
        <w:tc>
          <w:tcPr>
            <w:tcW w:w="4190" w:type="dxa"/>
          </w:tcPr>
          <w:p w14:paraId="0913D2A9" w14:textId="2203F54F" w:rsidR="00E2381D" w:rsidRPr="00F8488F" w:rsidRDefault="00D576C2" w:rsidP="00E00BFF">
            <w:pPr>
              <w:pStyle w:val="af2"/>
            </w:pPr>
            <w:r>
              <w:rPr>
                <w:rFonts w:hint="eastAsia"/>
              </w:rPr>
              <w:t>S</w:t>
            </w:r>
            <w:r>
              <w:t>tep size for moving the window, the default is 100 proteins.</w:t>
            </w:r>
          </w:p>
        </w:tc>
      </w:tr>
      <w:tr w:rsidR="00E2381D" w14:paraId="7AC2AB8D" w14:textId="77777777" w:rsidTr="00D576C2">
        <w:tc>
          <w:tcPr>
            <w:tcW w:w="2122" w:type="dxa"/>
          </w:tcPr>
          <w:p w14:paraId="0B882331" w14:textId="4DC4A093" w:rsidR="00E2381D" w:rsidRPr="00F8488F" w:rsidRDefault="00D576C2" w:rsidP="00E00BFF">
            <w:pPr>
              <w:pStyle w:val="af2"/>
            </w:pPr>
            <w:r>
              <w:t>percent*</w:t>
            </w:r>
          </w:p>
        </w:tc>
        <w:tc>
          <w:tcPr>
            <w:tcW w:w="1984" w:type="dxa"/>
          </w:tcPr>
          <w:p w14:paraId="00BAB5FE" w14:textId="5B5C7B49" w:rsidR="00E2381D" w:rsidRPr="00F8488F" w:rsidRDefault="00E2381D" w:rsidP="00E00BFF">
            <w:pPr>
              <w:pStyle w:val="af2"/>
            </w:pPr>
            <w:r w:rsidRPr="00F8488F">
              <w:t>--percent</w:t>
            </w:r>
          </w:p>
        </w:tc>
        <w:tc>
          <w:tcPr>
            <w:tcW w:w="4190" w:type="dxa"/>
          </w:tcPr>
          <w:p w14:paraId="15E484AD" w14:textId="7C021761" w:rsidR="00E2381D" w:rsidRPr="00F8488F" w:rsidRDefault="005A1F46" w:rsidP="00E00BFF">
            <w:pPr>
              <w:pStyle w:val="af2"/>
            </w:pPr>
            <w:r w:rsidRPr="005A1F46">
              <w:t>To avoid the influence of differential proteins, only a certain proportion (</w:t>
            </w:r>
            <w:r>
              <w:t>5</w:t>
            </w:r>
            <w:r w:rsidRPr="005A1F46">
              <w:t xml:space="preserve">0% by default) of the proteins with the </w:t>
            </w:r>
            <w:r>
              <w:t xml:space="preserve">middl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hint="eastAsia"/>
              </w:rPr>
              <w:t xml:space="preserve"> </w:t>
            </w:r>
            <w:r w:rsidRPr="005A1F46">
              <w:t xml:space="preserve">are used for </w:t>
            </w:r>
            <w:r w:rsidR="00D576C2" w:rsidRPr="00D576C2">
              <w:t>quantile regression.</w:t>
            </w:r>
          </w:p>
        </w:tc>
      </w:tr>
      <w:tr w:rsidR="00E2381D" w14:paraId="47185FC3" w14:textId="77777777" w:rsidTr="00D576C2">
        <w:tc>
          <w:tcPr>
            <w:tcW w:w="2122" w:type="dxa"/>
          </w:tcPr>
          <w:p w14:paraId="08212CC4" w14:textId="4B421792" w:rsidR="00E2381D" w:rsidRPr="00F8488F" w:rsidRDefault="00F8488F" w:rsidP="00E00BFF">
            <w:pPr>
              <w:pStyle w:val="af2"/>
            </w:pPr>
            <w:r>
              <w:t>method</w:t>
            </w:r>
            <w:r w:rsidR="00D576C2">
              <w:t>*</w:t>
            </w:r>
          </w:p>
        </w:tc>
        <w:tc>
          <w:tcPr>
            <w:tcW w:w="1984" w:type="dxa"/>
          </w:tcPr>
          <w:p w14:paraId="7BBF0A7B" w14:textId="3FDF4E42" w:rsidR="00E2381D" w:rsidRPr="00F8488F" w:rsidRDefault="00E2381D" w:rsidP="00E00BFF">
            <w:pPr>
              <w:pStyle w:val="af2"/>
            </w:pPr>
            <w:r w:rsidRPr="00F8488F">
              <w:rPr>
                <w:rFonts w:hint="eastAsia"/>
              </w:rPr>
              <w:t>-</w:t>
            </w:r>
            <w:r w:rsidRPr="00F8488F">
              <w:t>-method</w:t>
            </w:r>
          </w:p>
        </w:tc>
        <w:tc>
          <w:tcPr>
            <w:tcW w:w="4190" w:type="dxa"/>
          </w:tcPr>
          <w:p w14:paraId="6B02021F" w14:textId="18C6864A" w:rsidR="00E2381D" w:rsidRPr="00F8488F" w:rsidRDefault="00D44B99" w:rsidP="00E00BFF">
            <w:pPr>
              <w:pStyle w:val="af2"/>
            </w:pPr>
            <w:r>
              <w:t>M</w:t>
            </w:r>
            <w:r w:rsidR="00D576C2" w:rsidRPr="00D576C2">
              <w:t>ethod used for non-linear fitting</w:t>
            </w:r>
            <w:r>
              <w:t xml:space="preserve">,’ </w:t>
            </w:r>
            <w:r w:rsidRPr="00D44B99">
              <w:t>exponential_function</w:t>
            </w:r>
            <w:r>
              <w:t>’ or ‘natural_cubic_spline’</w:t>
            </w:r>
          </w:p>
        </w:tc>
      </w:tr>
      <w:tr w:rsidR="00E2381D" w14:paraId="16E6E3EC" w14:textId="77777777" w:rsidTr="00D576C2">
        <w:tc>
          <w:tcPr>
            <w:tcW w:w="2122" w:type="dxa"/>
          </w:tcPr>
          <w:p w14:paraId="193C293D" w14:textId="35DCCE00" w:rsidR="00E2381D" w:rsidRPr="00F8488F" w:rsidRDefault="00F8488F" w:rsidP="00E00BFF">
            <w:pPr>
              <w:pStyle w:val="af2"/>
            </w:pPr>
            <w:r w:rsidRPr="00F8488F">
              <w:t>email address</w:t>
            </w:r>
            <w:r w:rsidR="00E861D3">
              <w:t>*</w:t>
            </w:r>
          </w:p>
        </w:tc>
        <w:tc>
          <w:tcPr>
            <w:tcW w:w="1984" w:type="dxa"/>
          </w:tcPr>
          <w:p w14:paraId="3406BF56" w14:textId="7F73ACCF" w:rsidR="00E2381D" w:rsidRPr="00F8488F" w:rsidRDefault="00FC3BB5" w:rsidP="00E00BFF">
            <w:pPr>
              <w:pStyle w:val="af2"/>
            </w:pPr>
            <w:r>
              <w:t>--outdir</w:t>
            </w:r>
          </w:p>
        </w:tc>
        <w:tc>
          <w:tcPr>
            <w:tcW w:w="4190" w:type="dxa"/>
          </w:tcPr>
          <w:p w14:paraId="01E7063C" w14:textId="58F7ED50" w:rsidR="00E2381D" w:rsidRPr="00F8488F" w:rsidRDefault="004358FC" w:rsidP="00E00BFF">
            <w:pPr>
              <w:pStyle w:val="af2"/>
            </w:pPr>
            <w:r w:rsidRPr="00F8488F">
              <w:t>After the operation is completed, the download link for the result file</w:t>
            </w:r>
            <w:r>
              <w:t>s</w:t>
            </w:r>
            <w:r w:rsidRPr="00F8488F">
              <w:t xml:space="preserve"> will be sent to </w:t>
            </w:r>
            <w:r>
              <w:t>the user’s</w:t>
            </w:r>
            <w:r w:rsidRPr="00F8488F">
              <w:t xml:space="preserve"> email.</w:t>
            </w:r>
          </w:p>
        </w:tc>
      </w:tr>
      <w:bookmarkEnd w:id="0"/>
    </w:tbl>
    <w:p w14:paraId="4D4692D5" w14:textId="77777777" w:rsidR="00821865" w:rsidRDefault="00821865" w:rsidP="00D92D87">
      <w:pPr>
        <w:spacing w:line="360" w:lineRule="auto"/>
        <w:rPr>
          <w:rFonts w:ascii="Arial" w:hAnsi="Arial" w:cs="Arial"/>
          <w:sz w:val="24"/>
          <w:szCs w:val="24"/>
        </w:rPr>
      </w:pPr>
    </w:p>
    <w:p w14:paraId="7868E5AD" w14:textId="77777777" w:rsidR="00821865" w:rsidRPr="00821865" w:rsidRDefault="00821865" w:rsidP="0075168D">
      <w:pPr>
        <w:pStyle w:val="2"/>
      </w:pPr>
      <w:bookmarkStart w:id="3" w:name="_Hlk148189670"/>
      <w:r w:rsidRPr="00821865">
        <w:lastRenderedPageBreak/>
        <w:t>Input Files</w:t>
      </w:r>
    </w:p>
    <w:p w14:paraId="6B402025" w14:textId="5866DECE" w:rsidR="00821865" w:rsidRPr="0075168D" w:rsidRDefault="00A5665D" w:rsidP="00CA54A5">
      <w:pPr>
        <w:pStyle w:val="3"/>
        <w:spacing w:before="31" w:after="31"/>
      </w:pPr>
      <w:r w:rsidRPr="0075168D">
        <w:t>1.</w:t>
      </w:r>
      <w:r w:rsidR="00821865" w:rsidRPr="0075168D">
        <w:t>protein intensity file (--intensity_</w:t>
      </w:r>
      <w:r w:rsidR="005A1822" w:rsidRPr="0075168D">
        <w:t>data</w:t>
      </w:r>
      <w:r w:rsidR="00821865" w:rsidRPr="0075168D">
        <w:t>)</w:t>
      </w:r>
    </w:p>
    <w:p w14:paraId="4018E1AE" w14:textId="77777777" w:rsidR="00A5665D" w:rsidRDefault="00821865" w:rsidP="0075168D">
      <w:pPr>
        <w:pStyle w:val="ae"/>
        <w:spacing w:after="156"/>
      </w:pPr>
      <w:r w:rsidRPr="00721359">
        <w:t xml:space="preserve">A tab-delimited file containing raw gene-level protein intensity with samples in columns, and gene symbols in rows. </w:t>
      </w:r>
    </w:p>
    <w:p w14:paraId="50A77F27" w14:textId="77777777" w:rsidR="00A5665D" w:rsidRDefault="00821865" w:rsidP="0075168D">
      <w:pPr>
        <w:pStyle w:val="ae"/>
        <w:spacing w:after="156"/>
      </w:pPr>
      <w:r w:rsidRPr="00721359">
        <w:t xml:space="preserve">Note: </w:t>
      </w:r>
    </w:p>
    <w:p w14:paraId="74614135" w14:textId="77777777" w:rsidR="00A5665D" w:rsidRDefault="00821865" w:rsidP="0075168D">
      <w:pPr>
        <w:pStyle w:val="ae"/>
        <w:spacing w:after="156"/>
      </w:pPr>
      <w:r w:rsidRPr="00721359">
        <w:t xml:space="preserve">1. The protein intensity </w:t>
      </w:r>
      <w:r w:rsidR="003D1F9E">
        <w:t>matrice</w:t>
      </w:r>
      <w:r w:rsidRPr="00721359">
        <w:t xml:space="preserve"> does not require normalization. </w:t>
      </w:r>
    </w:p>
    <w:p w14:paraId="2BE0F9B3" w14:textId="7D7E796C" w:rsidR="00821865" w:rsidRDefault="00821865" w:rsidP="0075168D">
      <w:pPr>
        <w:pStyle w:val="ae"/>
        <w:spacing w:after="156"/>
      </w:pPr>
      <w:r w:rsidRPr="00721359">
        <w:t>2. Sample names can only consist of letters, numbers, and underscores.</w:t>
      </w:r>
    </w:p>
    <w:p w14:paraId="763746BF" w14:textId="77777777" w:rsidR="005A1822" w:rsidRPr="005A1822" w:rsidRDefault="005A1822" w:rsidP="00821865">
      <w:pPr>
        <w:spacing w:line="360" w:lineRule="auto"/>
        <w:rPr>
          <w:rFonts w:ascii="Arial" w:hAnsi="Arial" w:cs="Arial"/>
          <w:szCs w:val="21"/>
        </w:rPr>
      </w:pPr>
    </w:p>
    <w:p w14:paraId="3141094B" w14:textId="3564E240" w:rsidR="00821865" w:rsidRPr="00CA54A5" w:rsidRDefault="00A5665D" w:rsidP="00CA54A5">
      <w:pPr>
        <w:pStyle w:val="3"/>
        <w:spacing w:before="31" w:after="31"/>
      </w:pPr>
      <w:r w:rsidRPr="00CA54A5">
        <w:t>2.</w:t>
      </w:r>
      <w:r w:rsidR="00821865" w:rsidRPr="00CA54A5">
        <w:t>sample information file (</w:t>
      </w:r>
      <w:r w:rsidR="005A1822" w:rsidRPr="00CA54A5">
        <w:t>--sample_information</w:t>
      </w:r>
      <w:r w:rsidR="00821865" w:rsidRPr="00CA54A5">
        <w:t>)</w:t>
      </w:r>
    </w:p>
    <w:p w14:paraId="1878BE30" w14:textId="15425C41" w:rsidR="0075168D" w:rsidRPr="0075168D" w:rsidRDefault="005A1822" w:rsidP="0075168D">
      <w:pPr>
        <w:pStyle w:val="ae"/>
        <w:spacing w:after="156"/>
        <w:rPr>
          <w:rFonts w:eastAsiaTheme="minorEastAsia"/>
          <w:shd w:val="clear" w:color="auto" w:fill="FFFFFF"/>
        </w:rPr>
      </w:pPr>
      <w:r w:rsidRPr="00F8488F">
        <w:t xml:space="preserve">Sample information file is a </w:t>
      </w:r>
      <w:r>
        <w:t>four</w:t>
      </w:r>
      <w:r w:rsidRPr="00F8488F">
        <w:t xml:space="preserve">-column, tab-delimited file with </w:t>
      </w:r>
      <w:r w:rsidR="0075168D">
        <w:t xml:space="preserve">the </w:t>
      </w:r>
      <w:r w:rsidRPr="00F8488F">
        <w:rPr>
          <w:shd w:val="clear" w:color="auto" w:fill="FFFFFF"/>
        </w:rPr>
        <w:t>first line identifying the columns.</w:t>
      </w:r>
      <w:r w:rsidRPr="00F8488F">
        <w:t xml:space="preserve"> </w:t>
      </w:r>
      <w:r w:rsidRPr="00F8488F">
        <w:rPr>
          <w:shd w:val="clear" w:color="auto" w:fill="FFFFFF"/>
        </w:rPr>
        <w:t xml:space="preserve">The column names are </w:t>
      </w:r>
      <w:r>
        <w:rPr>
          <w:shd w:val="clear" w:color="auto" w:fill="FFFFFF"/>
        </w:rPr>
        <w:t>‘</w:t>
      </w:r>
      <w:r w:rsidRPr="00F8488F">
        <w:rPr>
          <w:shd w:val="clear" w:color="auto" w:fill="FFFFFF"/>
        </w:rPr>
        <w:t>Sample_id</w:t>
      </w:r>
      <w:r>
        <w:rPr>
          <w:shd w:val="clear" w:color="auto" w:fill="FFFFFF"/>
        </w:rPr>
        <w:t>’</w:t>
      </w:r>
      <w:r w:rsidRPr="00F8488F">
        <w:rPr>
          <w:shd w:val="clear" w:color="auto" w:fill="FFFFFF"/>
        </w:rPr>
        <w:t xml:space="preserve"> </w:t>
      </w:r>
      <w:r>
        <w:rPr>
          <w:shd w:val="clear" w:color="auto" w:fill="FFFFFF"/>
        </w:rPr>
        <w:t>‘</w:t>
      </w:r>
      <w:r w:rsidRPr="00F8488F">
        <w:rPr>
          <w:shd w:val="clear" w:color="auto" w:fill="FFFFFF"/>
        </w:rPr>
        <w:t>MS_run</w:t>
      </w:r>
      <w:r>
        <w:rPr>
          <w:shd w:val="clear" w:color="auto" w:fill="FFFFFF"/>
        </w:rPr>
        <w:t>’ ‘Sample_condition’ and ‘internal_ref’.</w:t>
      </w:r>
      <w:r w:rsidRPr="00F8488F">
        <w:rPr>
          <w:shd w:val="clear" w:color="auto" w:fill="FFFFFF"/>
        </w:rPr>
        <w:t xml:space="preserve"> </w:t>
      </w:r>
    </w:p>
    <w:p w14:paraId="7D5CCE74" w14:textId="68EE33B3" w:rsidR="0075168D" w:rsidRPr="0075168D" w:rsidRDefault="005A1822" w:rsidP="0075168D">
      <w:pPr>
        <w:pStyle w:val="ae"/>
        <w:spacing w:after="156"/>
        <w:rPr>
          <w:rFonts w:eastAsiaTheme="minorEastAsia"/>
          <w:shd w:val="clear" w:color="auto" w:fill="FFFFFF"/>
        </w:rPr>
      </w:pPr>
      <w:r w:rsidRPr="00F8488F">
        <w:rPr>
          <w:shd w:val="clear" w:color="auto" w:fill="FFFFFF"/>
        </w:rPr>
        <w:t xml:space="preserve">Note: To avoid code conflicts, </w:t>
      </w:r>
      <w:r>
        <w:rPr>
          <w:shd w:val="clear" w:color="auto" w:fill="FFFFFF"/>
        </w:rPr>
        <w:t>‘</w:t>
      </w:r>
      <w:r w:rsidRPr="00F8488F">
        <w:rPr>
          <w:shd w:val="clear" w:color="auto" w:fill="FFFFFF"/>
        </w:rPr>
        <w:t>Sample_condition</w:t>
      </w:r>
      <w:r>
        <w:rPr>
          <w:shd w:val="clear" w:color="auto" w:fill="FFFFFF"/>
        </w:rPr>
        <w:t>’</w:t>
      </w:r>
      <w:r w:rsidRPr="00F8488F">
        <w:rPr>
          <w:shd w:val="clear" w:color="auto" w:fill="FFFFFF"/>
        </w:rPr>
        <w:t xml:space="preserve"> </w:t>
      </w:r>
      <w:bookmarkStart w:id="4" w:name="OLE_LINK2"/>
      <w:r w:rsidR="0075168D">
        <w:rPr>
          <w:shd w:val="clear" w:color="auto" w:fill="FFFFFF"/>
        </w:rPr>
        <w:t>consists</w:t>
      </w:r>
      <w:r w:rsidRPr="00F8488F">
        <w:rPr>
          <w:shd w:val="clear" w:color="auto" w:fill="FFFFFF"/>
        </w:rPr>
        <w:t xml:space="preserve"> only of letters</w:t>
      </w:r>
      <w:r>
        <w:rPr>
          <w:shd w:val="clear" w:color="auto" w:fill="FFFFFF"/>
        </w:rPr>
        <w:t xml:space="preserve">, </w:t>
      </w:r>
      <w:r w:rsidRPr="00F8488F">
        <w:rPr>
          <w:shd w:val="clear" w:color="auto" w:fill="FFFFFF"/>
        </w:rPr>
        <w:t>numbers,</w:t>
      </w:r>
      <w:r>
        <w:rPr>
          <w:shd w:val="clear" w:color="auto" w:fill="FFFFFF"/>
        </w:rPr>
        <w:t xml:space="preserve"> and underscores</w:t>
      </w:r>
      <w:bookmarkEnd w:id="4"/>
      <w:r w:rsidRPr="00F8488F">
        <w:rPr>
          <w:shd w:val="clear" w:color="auto" w:fill="FFFFFF"/>
        </w:rPr>
        <w:t>.</w:t>
      </w:r>
    </w:p>
    <w:p w14:paraId="270E5ABD" w14:textId="7A4891FB" w:rsidR="00821865" w:rsidRPr="00721359" w:rsidRDefault="00821865" w:rsidP="0075168D">
      <w:pPr>
        <w:pStyle w:val="ae"/>
        <w:spacing w:after="156"/>
      </w:pPr>
      <w:r w:rsidRPr="00721359">
        <w:t>The column headers are:</w:t>
      </w:r>
    </w:p>
    <w:p w14:paraId="6CBBCBFD" w14:textId="1D73F375" w:rsidR="00821865" w:rsidRDefault="00821865" w:rsidP="0075168D">
      <w:pPr>
        <w:pStyle w:val="ae"/>
        <w:spacing w:after="156"/>
      </w:pPr>
      <w:r w:rsidRPr="0075168D">
        <w:t>Sample_id (</w:t>
      </w:r>
      <w:r w:rsidRPr="00721359">
        <w:t>Sample_id can only consist of letters, numbers, and underscores.)</w:t>
      </w:r>
    </w:p>
    <w:p w14:paraId="44A44919" w14:textId="51714C5C" w:rsidR="005A1822" w:rsidRPr="005A1822" w:rsidRDefault="005A1822" w:rsidP="0075168D">
      <w:pPr>
        <w:pStyle w:val="ae"/>
        <w:spacing w:after="156"/>
      </w:pPr>
      <w:r w:rsidRPr="00721359">
        <w:t>MS_run</w:t>
      </w:r>
      <w:r>
        <w:t xml:space="preserve"> </w:t>
      </w:r>
      <w:r w:rsidRPr="00721359">
        <w:t>(The MS run in which the proteins of the sample were quantified.)</w:t>
      </w:r>
    </w:p>
    <w:p w14:paraId="7B8DA61D" w14:textId="5FC4778E" w:rsidR="00821865" w:rsidRDefault="00821865" w:rsidP="0075168D">
      <w:pPr>
        <w:pStyle w:val="ae"/>
        <w:spacing w:after="156"/>
      </w:pPr>
      <w:r w:rsidRPr="00721359">
        <w:t>Sample_condition (Sample</w:t>
      </w:r>
      <w:r w:rsidR="00721359">
        <w:t>_</w:t>
      </w:r>
      <w:r w:rsidRPr="00721359">
        <w:t xml:space="preserve">condition </w:t>
      </w:r>
      <w:r w:rsidR="0075168D">
        <w:rPr>
          <w:shd w:val="clear" w:color="auto" w:fill="FFFFFF"/>
        </w:rPr>
        <w:t>consists</w:t>
      </w:r>
      <w:r w:rsidR="005A1822" w:rsidRPr="00F8488F">
        <w:rPr>
          <w:shd w:val="clear" w:color="auto" w:fill="FFFFFF"/>
        </w:rPr>
        <w:t xml:space="preserve"> only of letters</w:t>
      </w:r>
      <w:r w:rsidR="005A1822">
        <w:rPr>
          <w:shd w:val="clear" w:color="auto" w:fill="FFFFFF"/>
        </w:rPr>
        <w:t xml:space="preserve">, </w:t>
      </w:r>
      <w:r w:rsidR="005A1822" w:rsidRPr="00F8488F">
        <w:rPr>
          <w:shd w:val="clear" w:color="auto" w:fill="FFFFFF"/>
        </w:rPr>
        <w:t>numbers,</w:t>
      </w:r>
      <w:r w:rsidR="005A1822">
        <w:rPr>
          <w:shd w:val="clear" w:color="auto" w:fill="FFFFFF"/>
        </w:rPr>
        <w:t xml:space="preserve"> and underscores</w:t>
      </w:r>
      <w:r w:rsidRPr="00721359">
        <w:t>)</w:t>
      </w:r>
    </w:p>
    <w:p w14:paraId="3F9F1C4C" w14:textId="134C3295" w:rsidR="005A1822" w:rsidRPr="005A1822" w:rsidRDefault="005A1822" w:rsidP="0075168D">
      <w:pPr>
        <w:pStyle w:val="ae"/>
        <w:spacing w:after="156"/>
      </w:pPr>
      <w:r>
        <w:rPr>
          <w:rFonts w:hint="eastAsia"/>
        </w:rPr>
        <w:t>internal</w:t>
      </w:r>
      <w:r>
        <w:t>_ref</w:t>
      </w:r>
      <w:r>
        <w:rPr>
          <w:rFonts w:hint="eastAsia"/>
        </w:rPr>
        <w:t xml:space="preserve"> </w:t>
      </w:r>
      <w:r>
        <w:t>(</w:t>
      </w:r>
      <w:r w:rsidR="00B303C3" w:rsidRPr="00B303C3">
        <w:t xml:space="preserve">"Yes" indicates that </w:t>
      </w:r>
      <w:r w:rsidR="0075168D">
        <w:t xml:space="preserve">the </w:t>
      </w:r>
      <w:r w:rsidR="00B303C3">
        <w:t xml:space="preserve">sample </w:t>
      </w:r>
      <w:r w:rsidR="00B303C3" w:rsidRPr="00B303C3">
        <w:t>is an internal reference sample, while "No" means it is not.</w:t>
      </w:r>
      <w:r>
        <w:t>)</w:t>
      </w:r>
      <w:r>
        <w:rPr>
          <w:rFonts w:hint="eastAsia"/>
        </w:rPr>
        <w:t xml:space="preserve"> </w:t>
      </w:r>
    </w:p>
    <w:p w14:paraId="522E5B82" w14:textId="163D1C4C" w:rsidR="00821865" w:rsidRPr="0075168D" w:rsidRDefault="00721359" w:rsidP="0075168D">
      <w:pPr>
        <w:pStyle w:val="2"/>
      </w:pPr>
      <w:r w:rsidRPr="0075168D">
        <w:rPr>
          <w:rFonts w:hint="eastAsia"/>
        </w:rPr>
        <w:t>O</w:t>
      </w:r>
      <w:r w:rsidRPr="0075168D">
        <w:t>utput Files</w:t>
      </w:r>
    </w:p>
    <w:p w14:paraId="2E9E6DC7" w14:textId="77777777" w:rsidR="0075168D" w:rsidRDefault="00721359" w:rsidP="00CA54A5">
      <w:pPr>
        <w:pStyle w:val="3"/>
        <w:spacing w:before="31" w:after="31"/>
        <w:rPr>
          <w:color w:val="FF0000"/>
        </w:rPr>
      </w:pPr>
      <w:r w:rsidRPr="003D1F9E">
        <w:rPr>
          <w:rFonts w:hint="eastAsia"/>
        </w:rPr>
        <w:t>1</w:t>
      </w:r>
      <w:r w:rsidRPr="003D1F9E">
        <w:t xml:space="preserve">. </w:t>
      </w:r>
      <w:r w:rsidR="003D1F9E" w:rsidRPr="003D1F9E">
        <w:t>Table of z-statistic:</w:t>
      </w:r>
      <w:r w:rsidR="003D1F9E" w:rsidRPr="003D1F9E">
        <w:rPr>
          <w:color w:val="FF0000"/>
        </w:rPr>
        <w:t xml:space="preserve"> </w:t>
      </w:r>
    </w:p>
    <w:p w14:paraId="528D89D0" w14:textId="7845F394" w:rsidR="00721359" w:rsidRPr="0075168D" w:rsidRDefault="00217D53" w:rsidP="0075168D">
      <w:pPr>
        <w:pStyle w:val="af0"/>
        <w:spacing w:after="156"/>
      </w:pPr>
      <w:r w:rsidRPr="00217D53">
        <w:t>z_statistic_table.</w:t>
      </w:r>
      <w:r w:rsidR="009259A6">
        <w:t>txt</w:t>
      </w:r>
      <w:r w:rsidR="003D1F9E" w:rsidRPr="003D1F9E">
        <w:t xml:space="preserve"> </w:t>
      </w:r>
    </w:p>
    <w:p w14:paraId="56D35996" w14:textId="0B3FE931" w:rsidR="003B70B6" w:rsidRPr="003B70B6" w:rsidRDefault="003B70B6" w:rsidP="0075168D">
      <w:pPr>
        <w:pStyle w:val="ae"/>
        <w:spacing w:after="156"/>
      </w:pPr>
      <w:r w:rsidRPr="003B70B6">
        <w:t>It is crucial for downstream analysis and visualization.</w:t>
      </w:r>
    </w:p>
    <w:p w14:paraId="286FD261" w14:textId="77777777" w:rsidR="0075168D" w:rsidRDefault="00721359" w:rsidP="00CA54A5">
      <w:pPr>
        <w:pStyle w:val="3"/>
        <w:spacing w:before="31" w:after="31"/>
      </w:pPr>
      <w:r w:rsidRPr="003D1F9E">
        <w:rPr>
          <w:rFonts w:hint="eastAsia"/>
        </w:rPr>
        <w:t>2</w:t>
      </w:r>
      <w:r w:rsidRPr="003D1F9E">
        <w:t>.</w:t>
      </w:r>
      <w:r w:rsidR="0075168D">
        <w:t xml:space="preserve"> C</w:t>
      </w:r>
      <w:r w:rsidR="003D1F9E" w:rsidRPr="003D1F9E">
        <w:t xml:space="preserve">hi-square statistics and corresponding statistical p-values: </w:t>
      </w:r>
    </w:p>
    <w:p w14:paraId="1EF4DA8C" w14:textId="476929A7" w:rsidR="00C77BD0" w:rsidRDefault="00C77BD0" w:rsidP="0075168D">
      <w:pPr>
        <w:pStyle w:val="af0"/>
        <w:spacing w:after="156"/>
      </w:pPr>
      <w:r w:rsidRPr="0075168D">
        <w:rPr>
          <w:rStyle w:val="af"/>
        </w:rPr>
        <w:t>reverse_zmap_chi_square_pvalue.</w:t>
      </w:r>
      <w:r w:rsidR="009259A6" w:rsidRPr="0075168D">
        <w:rPr>
          <w:rStyle w:val="af"/>
        </w:rPr>
        <w:t>txt</w:t>
      </w:r>
    </w:p>
    <w:p w14:paraId="3EB9B671" w14:textId="690170BF" w:rsidR="00C738BD" w:rsidRDefault="00C77BD0" w:rsidP="0075168D">
      <w:pPr>
        <w:pStyle w:val="ae"/>
        <w:spacing w:after="156"/>
      </w:pPr>
      <w:r w:rsidRPr="00C77BD0">
        <w:t>This file contains 5 columns: protein, number of samples where this protein was not detected, chi-square statistic, p-value, BH</w:t>
      </w:r>
      <w:r>
        <w:t>-</w:t>
      </w:r>
      <w:r w:rsidRPr="00C77BD0">
        <w:t xml:space="preserve">corrected p-value, </w:t>
      </w:r>
      <w:r>
        <w:t xml:space="preserve">and </w:t>
      </w:r>
      <w:r w:rsidRPr="00C77BD0">
        <w:t>Bonferroni-corrected p-value.</w:t>
      </w:r>
      <w:r>
        <w:t xml:space="preserve"> This file </w:t>
      </w:r>
      <w:r w:rsidR="00C738BD" w:rsidRPr="00C738BD">
        <w:t>will be utilized to identify hypervariable proteins across samples</w:t>
      </w:r>
      <w:r w:rsidR="00C738BD">
        <w:t>.</w:t>
      </w:r>
    </w:p>
    <w:p w14:paraId="271564E4" w14:textId="5BE6B0D8" w:rsidR="005079BD" w:rsidRPr="00CA54A5" w:rsidRDefault="00742C8A" w:rsidP="00CA54A5">
      <w:pPr>
        <w:pStyle w:val="3"/>
        <w:spacing w:before="31" w:after="31"/>
      </w:pPr>
      <w:r w:rsidRPr="00CA54A5">
        <w:rPr>
          <w:rFonts w:hint="eastAsia"/>
        </w:rPr>
        <w:lastRenderedPageBreak/>
        <w:t>3</w:t>
      </w:r>
      <w:r w:rsidRPr="00CA54A5">
        <w:t>.</w:t>
      </w:r>
      <w:r w:rsidR="004C590A" w:rsidRPr="00CA54A5">
        <w:t xml:space="preserve"> Summary of proteomic datasets at different levels.</w:t>
      </w:r>
    </w:p>
    <w:p w14:paraId="77A13168" w14:textId="77777777" w:rsidR="004C590A" w:rsidRPr="0075168D" w:rsidRDefault="004C590A" w:rsidP="0075168D">
      <w:pPr>
        <w:pStyle w:val="af0"/>
        <w:spacing w:after="156"/>
      </w:pPr>
      <w:r w:rsidRPr="0075168D">
        <w:t xml:space="preserve">qc_boxplot.pdf </w:t>
      </w:r>
    </w:p>
    <w:p w14:paraId="086D1017" w14:textId="7F338C7A" w:rsidR="00841EEF" w:rsidRPr="0075168D" w:rsidRDefault="004C590A" w:rsidP="0075168D">
      <w:pPr>
        <w:pStyle w:val="af0"/>
        <w:spacing w:after="156"/>
      </w:pPr>
      <w:r w:rsidRPr="0075168D">
        <w:t>qc_table.pdf</w:t>
      </w:r>
    </w:p>
    <w:p w14:paraId="774B5C04" w14:textId="178465B0" w:rsidR="00996143" w:rsidRDefault="00742C8A" w:rsidP="00CA54A5">
      <w:pPr>
        <w:pStyle w:val="3"/>
        <w:spacing w:before="31" w:after="31"/>
      </w:pPr>
      <w:r>
        <w:t>4</w:t>
      </w:r>
      <w:r w:rsidR="00C77BD0">
        <w:t>.</w:t>
      </w:r>
      <w:r w:rsidR="005079BD" w:rsidRPr="005079BD">
        <w:t xml:space="preserve"> </w:t>
      </w:r>
      <w:r w:rsidR="005079BD">
        <w:t>G</w:t>
      </w:r>
      <w:r w:rsidR="005079BD" w:rsidRPr="005079BD">
        <w:t>oodness of fit for the application of reverse-zMAP to your data set.</w:t>
      </w:r>
    </w:p>
    <w:p w14:paraId="650CB68C" w14:textId="77777777" w:rsidR="0075168D" w:rsidRDefault="00742C8A" w:rsidP="0075168D">
      <w:pPr>
        <w:pStyle w:val="ae"/>
        <w:spacing w:after="156"/>
      </w:pPr>
      <w:r w:rsidRPr="0075168D">
        <w:t>4</w:t>
      </w:r>
      <w:r w:rsidR="005079BD" w:rsidRPr="0075168D">
        <w:t xml:space="preserve">.1 Box plot of the R2 values of all quantile regressions. </w:t>
      </w:r>
    </w:p>
    <w:p w14:paraId="63722027" w14:textId="0BC3792F" w:rsidR="005079BD" w:rsidRPr="0075168D" w:rsidRDefault="005079BD" w:rsidP="0075168D">
      <w:pPr>
        <w:pStyle w:val="af0"/>
        <w:spacing w:after="156"/>
      </w:pPr>
      <w:r w:rsidRPr="0075168D">
        <w:t>r2_linear_model_boxplot.pdf</w:t>
      </w:r>
    </w:p>
    <w:p w14:paraId="7F902B34" w14:textId="77777777" w:rsidR="0075168D" w:rsidRDefault="00742C8A" w:rsidP="0075168D">
      <w:pPr>
        <w:pStyle w:val="ae"/>
        <w:spacing w:after="156"/>
      </w:pPr>
      <w:r w:rsidRPr="0075168D">
        <w:t>4</w:t>
      </w:r>
      <w:r w:rsidR="005079BD" w:rsidRPr="0075168D">
        <w:t xml:space="preserve">.2 The distribution of R2 values from the fitting of M-A curves. The associated three quartiles are marked. </w:t>
      </w:r>
    </w:p>
    <w:p w14:paraId="71E5B5B3" w14:textId="33C3F4B9" w:rsidR="005079BD" w:rsidRPr="0075168D" w:rsidRDefault="005079BD" w:rsidP="0075168D">
      <w:pPr>
        <w:pStyle w:val="af0"/>
        <w:spacing w:after="156"/>
      </w:pPr>
      <w:r w:rsidRPr="0075168D">
        <w:t>r2_distribution_of_nonlinear_model_fitting_for_estimated_variance.pdf.pdf</w:t>
      </w:r>
    </w:p>
    <w:p w14:paraId="130B7A24" w14:textId="77777777" w:rsidR="00841EEF" w:rsidRPr="0075168D" w:rsidRDefault="00742C8A" w:rsidP="0075168D">
      <w:pPr>
        <w:pStyle w:val="ae"/>
        <w:spacing w:after="156"/>
      </w:pPr>
      <w:r w:rsidRPr="0075168D">
        <w:t>4</w:t>
      </w:r>
      <w:r w:rsidR="005079BD" w:rsidRPr="0075168D">
        <w:t>.3 The distribution of R2 values from the fitting of</w:t>
      </w:r>
      <w:r w:rsidR="00841EEF" w:rsidRPr="0075168D">
        <w:t xml:space="preserve"> </w:t>
      </w:r>
      <w:r w:rsidR="005079BD" w:rsidRPr="0075168D">
        <w:t>MVCs.</w:t>
      </w:r>
    </w:p>
    <w:p w14:paraId="64574EDD" w14:textId="77E0F27C" w:rsidR="00841EEF" w:rsidRPr="0075168D" w:rsidRDefault="00C77BD0" w:rsidP="0075168D">
      <w:pPr>
        <w:pStyle w:val="af0"/>
        <w:spacing w:after="156"/>
        <w:rPr>
          <w:rFonts w:eastAsiaTheme="minorEastAsia"/>
        </w:rPr>
      </w:pPr>
      <w:r w:rsidRPr="0075168D">
        <w:t>r2_distribution_of_nonlinear_fitting_for_intercept_u.pdf</w:t>
      </w:r>
    </w:p>
    <w:p w14:paraId="5F1C378D" w14:textId="0179D9F5" w:rsidR="00EC0BE3" w:rsidRPr="0075168D" w:rsidRDefault="00742C8A" w:rsidP="0051705A">
      <w:pPr>
        <w:pStyle w:val="3"/>
        <w:spacing w:before="31" w:after="31"/>
      </w:pPr>
      <w:r w:rsidRPr="0075168D">
        <w:t>5</w:t>
      </w:r>
      <w:r w:rsidR="00FA571F" w:rsidRPr="0075168D">
        <w:t>. The comparison of cumulative distributions of m values and z-statistics</w:t>
      </w:r>
      <w:r w:rsidRPr="0075168D">
        <w:t>, with each line representing a sample.</w:t>
      </w:r>
    </w:p>
    <w:p w14:paraId="6F43C10E" w14:textId="42395458" w:rsidR="00C77BD0" w:rsidRPr="0075168D" w:rsidRDefault="00742C8A" w:rsidP="0075168D">
      <w:pPr>
        <w:pStyle w:val="af0"/>
        <w:spacing w:after="156"/>
      </w:pPr>
      <w:r w:rsidRPr="0075168D">
        <w:t>cumulative_distribution.pdf</w:t>
      </w:r>
    </w:p>
    <w:bookmarkEnd w:id="3"/>
    <w:p w14:paraId="6742907C" w14:textId="1AD458A5" w:rsidR="00343595" w:rsidRPr="00CA54A5" w:rsidRDefault="00C72E8D" w:rsidP="00CA54A5">
      <w:pPr>
        <w:widowControl/>
        <w:jc w:val="left"/>
        <w:rPr>
          <w:rFonts w:ascii="Arial" w:eastAsiaTheme="minorEastAsia" w:hAnsi="Arial" w:cs="Arial"/>
          <w:color w:val="FF0000"/>
          <w:sz w:val="24"/>
          <w:szCs w:val="24"/>
        </w:rPr>
      </w:pPr>
      <w:r>
        <w:rPr>
          <w:rFonts w:ascii="Arial" w:hAnsi="Arial" w:cs="Arial"/>
          <w:color w:val="FF0000"/>
          <w:sz w:val="24"/>
          <w:szCs w:val="24"/>
        </w:rPr>
        <w:br w:type="page"/>
      </w:r>
    </w:p>
    <w:p w14:paraId="2603DCA6" w14:textId="1AB9A35E" w:rsidR="00E20692" w:rsidRPr="00EE6D91" w:rsidRDefault="00343595" w:rsidP="00EE6D91">
      <w:pPr>
        <w:pStyle w:val="1"/>
      </w:pPr>
      <w:r w:rsidRPr="00CA54A5">
        <w:lastRenderedPageBreak/>
        <w:t>Sample</w:t>
      </w:r>
      <w:r w:rsidR="00EE6D91">
        <w:t xml:space="preserve"> quality control</w:t>
      </w:r>
      <w:r w:rsidRPr="00CA54A5">
        <w:t xml:space="preserve"> </w:t>
      </w:r>
    </w:p>
    <w:p w14:paraId="51974CA4" w14:textId="2E4E9ACB" w:rsidR="00D63E43" w:rsidRPr="00D63E43" w:rsidRDefault="00EE6D91" w:rsidP="00E20692">
      <w:pPr>
        <w:pStyle w:val="ae"/>
        <w:spacing w:after="156"/>
        <w:rPr>
          <w:rFonts w:eastAsiaTheme="minorEastAsia"/>
        </w:rPr>
      </w:pPr>
      <w:bookmarkStart w:id="5" w:name="OLE_LINK10"/>
      <w:r w:rsidRPr="00EE6D91">
        <w:t>Performing hierarchical clustering and principal component analysis on the z-statistic matrix of samples provides a concise visualization of the overall impact of sample conditions and MS runs.</w:t>
      </w:r>
    </w:p>
    <w:tbl>
      <w:tblPr>
        <w:tblStyle w:val="a3"/>
        <w:tblW w:w="0" w:type="auto"/>
        <w:tblLook w:val="04A0" w:firstRow="1" w:lastRow="0" w:firstColumn="1" w:lastColumn="0" w:noHBand="0" w:noVBand="1"/>
      </w:tblPr>
      <w:tblGrid>
        <w:gridCol w:w="2122"/>
        <w:gridCol w:w="1984"/>
        <w:gridCol w:w="4190"/>
      </w:tblGrid>
      <w:tr w:rsidR="00343595" w:rsidRPr="00F8488F" w14:paraId="7049EB71" w14:textId="77777777">
        <w:tc>
          <w:tcPr>
            <w:tcW w:w="2122" w:type="dxa"/>
          </w:tcPr>
          <w:p w14:paraId="0727D7AE" w14:textId="77777777" w:rsidR="00343595" w:rsidRPr="00CA54A5" w:rsidRDefault="00343595" w:rsidP="00CA54A5">
            <w:pPr>
              <w:pStyle w:val="af2"/>
            </w:pPr>
            <w:bookmarkStart w:id="6" w:name="_Hlk148354246"/>
            <w:bookmarkEnd w:id="5"/>
            <w:r w:rsidRPr="00CA54A5">
              <w:rPr>
                <w:rFonts w:hint="eastAsia"/>
              </w:rPr>
              <w:t>N</w:t>
            </w:r>
            <w:r w:rsidRPr="00CA54A5">
              <w:t>ame</w:t>
            </w:r>
          </w:p>
        </w:tc>
        <w:tc>
          <w:tcPr>
            <w:tcW w:w="1984" w:type="dxa"/>
          </w:tcPr>
          <w:p w14:paraId="1E89D5C7" w14:textId="77777777" w:rsidR="00343595" w:rsidRPr="00CA54A5" w:rsidRDefault="00343595" w:rsidP="00CA54A5">
            <w:pPr>
              <w:pStyle w:val="af2"/>
            </w:pPr>
            <w:r w:rsidRPr="00CA54A5">
              <w:rPr>
                <w:rFonts w:hint="eastAsia"/>
              </w:rPr>
              <w:t>F</w:t>
            </w:r>
            <w:r w:rsidRPr="00CA54A5">
              <w:t>lag</w:t>
            </w:r>
          </w:p>
        </w:tc>
        <w:tc>
          <w:tcPr>
            <w:tcW w:w="4190" w:type="dxa"/>
          </w:tcPr>
          <w:p w14:paraId="28DAE32D" w14:textId="77777777" w:rsidR="00343595" w:rsidRPr="00CA54A5" w:rsidRDefault="00343595" w:rsidP="00CA54A5">
            <w:pPr>
              <w:pStyle w:val="af2"/>
            </w:pPr>
            <w:r w:rsidRPr="00CA54A5">
              <w:rPr>
                <w:rFonts w:hint="eastAsia"/>
              </w:rPr>
              <w:t>D</w:t>
            </w:r>
            <w:r w:rsidRPr="00CA54A5">
              <w:t>escription</w:t>
            </w:r>
          </w:p>
        </w:tc>
      </w:tr>
      <w:tr w:rsidR="00343595" w:rsidRPr="00F8488F" w14:paraId="2B7C23C4" w14:textId="77777777">
        <w:tc>
          <w:tcPr>
            <w:tcW w:w="2122" w:type="dxa"/>
          </w:tcPr>
          <w:p w14:paraId="5EDA53CC" w14:textId="205124DC" w:rsidR="00343595" w:rsidRPr="00CA54A5" w:rsidRDefault="00343595" w:rsidP="00CA54A5">
            <w:pPr>
              <w:pStyle w:val="af2"/>
            </w:pPr>
            <w:r w:rsidRPr="00CA54A5">
              <w:t>z-statistic file*</w:t>
            </w:r>
          </w:p>
        </w:tc>
        <w:tc>
          <w:tcPr>
            <w:tcW w:w="1984" w:type="dxa"/>
          </w:tcPr>
          <w:p w14:paraId="78CD9BC9" w14:textId="3E69DBCE" w:rsidR="00343595" w:rsidRPr="00CA54A5" w:rsidRDefault="00944622" w:rsidP="00CA54A5">
            <w:pPr>
              <w:pStyle w:val="af2"/>
            </w:pPr>
            <w:r w:rsidRPr="00CA54A5">
              <w:t>--z_statistic_matrix</w:t>
            </w:r>
          </w:p>
        </w:tc>
        <w:tc>
          <w:tcPr>
            <w:tcW w:w="4190" w:type="dxa"/>
          </w:tcPr>
          <w:p w14:paraId="02DE76B1" w14:textId="597BAA41" w:rsidR="00343595" w:rsidRPr="00CA54A5" w:rsidRDefault="004358FC" w:rsidP="00CA54A5">
            <w:pPr>
              <w:pStyle w:val="af2"/>
            </w:pPr>
            <w:bookmarkStart w:id="7" w:name="OLE_LINK5"/>
            <w:r w:rsidRPr="00CA54A5">
              <w:t xml:space="preserve">Output file </w:t>
            </w:r>
            <w:r w:rsidR="00F0671C" w:rsidRPr="00CA54A5">
              <w:t>z_statistic_table.</w:t>
            </w:r>
            <w:r w:rsidR="009259A6" w:rsidRPr="00CA54A5">
              <w:t>txt</w:t>
            </w:r>
            <w:r w:rsidRPr="00CA54A5">
              <w:t xml:space="preserve"> </w:t>
            </w:r>
            <w:r w:rsidR="00E4293E" w:rsidRPr="00CA54A5">
              <w:t xml:space="preserve">from </w:t>
            </w:r>
            <w:r w:rsidR="00F0671C" w:rsidRPr="00CA54A5">
              <w:t>reverse-</w:t>
            </w:r>
            <w:r w:rsidRPr="00CA54A5">
              <w:t>zMAP</w:t>
            </w:r>
            <w:bookmarkEnd w:id="7"/>
          </w:p>
        </w:tc>
      </w:tr>
      <w:tr w:rsidR="00343595" w:rsidRPr="00F8488F" w14:paraId="758C60A2" w14:textId="77777777">
        <w:tc>
          <w:tcPr>
            <w:tcW w:w="2122" w:type="dxa"/>
          </w:tcPr>
          <w:p w14:paraId="5474EA46" w14:textId="77777777" w:rsidR="00343595" w:rsidRPr="00CA54A5" w:rsidRDefault="00343595" w:rsidP="00CA54A5">
            <w:pPr>
              <w:pStyle w:val="af2"/>
            </w:pPr>
            <w:r w:rsidRPr="00CA54A5">
              <w:t>sample information file*</w:t>
            </w:r>
          </w:p>
        </w:tc>
        <w:tc>
          <w:tcPr>
            <w:tcW w:w="1984" w:type="dxa"/>
          </w:tcPr>
          <w:p w14:paraId="244C68A2" w14:textId="77777777" w:rsidR="00343595" w:rsidRPr="00CA54A5" w:rsidRDefault="00343595" w:rsidP="00CA54A5">
            <w:pPr>
              <w:pStyle w:val="af2"/>
            </w:pPr>
            <w:r w:rsidRPr="00CA54A5">
              <w:t>--sample_info</w:t>
            </w:r>
          </w:p>
        </w:tc>
        <w:tc>
          <w:tcPr>
            <w:tcW w:w="4190" w:type="dxa"/>
          </w:tcPr>
          <w:p w14:paraId="2256C33B" w14:textId="444780E8" w:rsidR="00343595" w:rsidRPr="00CA54A5" w:rsidRDefault="00CA54A5" w:rsidP="00CA54A5">
            <w:pPr>
              <w:pStyle w:val="af2"/>
            </w:pPr>
            <w:r w:rsidRPr="00CA54A5">
              <w:t>The sample</w:t>
            </w:r>
            <w:r w:rsidR="00343595" w:rsidRPr="00CA54A5">
              <w:t xml:space="preserve"> information file is a three-column, tab-delimited file with </w:t>
            </w:r>
            <w:r w:rsidR="004358FC" w:rsidRPr="00CA54A5">
              <w:t xml:space="preserve">the </w:t>
            </w:r>
            <w:r w:rsidR="00343595" w:rsidRPr="00CA54A5">
              <w:t xml:space="preserve">first line identifying the columns. The column names are ‘Sample_id’ ‘Sample_condition’ and ‘MS_run’. </w:t>
            </w:r>
            <w:r w:rsidR="00F12649" w:rsidRPr="00CA54A5">
              <w:t xml:space="preserve">Note: To avoid code conflicts, ‘Sample_condition’ </w:t>
            </w:r>
            <w:r w:rsidRPr="00CA54A5">
              <w:t>consists</w:t>
            </w:r>
            <w:r w:rsidR="00F12649" w:rsidRPr="00CA54A5">
              <w:t xml:space="preserve"> only of letters, numbers, and underscores.</w:t>
            </w:r>
          </w:p>
        </w:tc>
      </w:tr>
      <w:tr w:rsidR="00944622" w:rsidRPr="00F8488F" w14:paraId="1A8D198A" w14:textId="77777777">
        <w:tc>
          <w:tcPr>
            <w:tcW w:w="2122" w:type="dxa"/>
          </w:tcPr>
          <w:p w14:paraId="25641B84" w14:textId="4B198A75" w:rsidR="00944622" w:rsidRPr="00CA54A5" w:rsidRDefault="00944622" w:rsidP="00CA54A5">
            <w:pPr>
              <w:pStyle w:val="af2"/>
            </w:pPr>
            <w:r w:rsidRPr="00CA54A5">
              <w:t>email address</w:t>
            </w:r>
          </w:p>
        </w:tc>
        <w:tc>
          <w:tcPr>
            <w:tcW w:w="1984" w:type="dxa"/>
          </w:tcPr>
          <w:p w14:paraId="0C8069C1" w14:textId="4F0AB9B6" w:rsidR="00944622" w:rsidRPr="00CA54A5" w:rsidRDefault="00FC3BB5" w:rsidP="00CA54A5">
            <w:pPr>
              <w:pStyle w:val="af2"/>
            </w:pPr>
            <w:r w:rsidRPr="00CA54A5">
              <w:t>--outdir</w:t>
            </w:r>
          </w:p>
        </w:tc>
        <w:tc>
          <w:tcPr>
            <w:tcW w:w="4190" w:type="dxa"/>
          </w:tcPr>
          <w:p w14:paraId="3565B993" w14:textId="2F44A544" w:rsidR="00944622" w:rsidRPr="00CA54A5" w:rsidRDefault="00944622" w:rsidP="00CA54A5">
            <w:pPr>
              <w:pStyle w:val="af2"/>
            </w:pPr>
            <w:r w:rsidRPr="00CA54A5">
              <w:t>After the operation is completed, the download link for the result file</w:t>
            </w:r>
            <w:r w:rsidR="004358FC" w:rsidRPr="00CA54A5">
              <w:t>s</w:t>
            </w:r>
            <w:r w:rsidRPr="00CA54A5">
              <w:t xml:space="preserve"> will be sent to </w:t>
            </w:r>
            <w:r w:rsidR="004358FC" w:rsidRPr="00CA54A5">
              <w:t>the user’s</w:t>
            </w:r>
            <w:r w:rsidRPr="00CA54A5">
              <w:t xml:space="preserve"> email.</w:t>
            </w:r>
          </w:p>
        </w:tc>
      </w:tr>
    </w:tbl>
    <w:bookmarkEnd w:id="6"/>
    <w:p w14:paraId="673CA454" w14:textId="77777777" w:rsidR="00944622" w:rsidRPr="00CA54A5" w:rsidRDefault="00944622" w:rsidP="00CA54A5">
      <w:pPr>
        <w:pStyle w:val="2"/>
      </w:pPr>
      <w:r w:rsidRPr="00CA54A5">
        <w:t>Input Files</w:t>
      </w:r>
    </w:p>
    <w:p w14:paraId="38625118" w14:textId="698F2152" w:rsidR="00944622" w:rsidRDefault="00944622" w:rsidP="00CA54A5">
      <w:pPr>
        <w:pStyle w:val="3"/>
        <w:spacing w:before="31" w:after="31"/>
      </w:pPr>
      <w:r>
        <w:t>1.</w:t>
      </w:r>
      <w:r w:rsidR="0075168D">
        <w:t xml:space="preserve"> </w:t>
      </w:r>
      <w:r>
        <w:t>z statistic</w:t>
      </w:r>
      <w:r w:rsidRPr="00944622">
        <w:t xml:space="preserve"> file (--z_statistic_matrix)</w:t>
      </w:r>
    </w:p>
    <w:p w14:paraId="2C6D8AAC" w14:textId="02AD62C1" w:rsidR="00A978F7" w:rsidRPr="00CA54A5" w:rsidRDefault="004358FC" w:rsidP="00CA54A5">
      <w:pPr>
        <w:pStyle w:val="ae"/>
        <w:spacing w:after="156"/>
      </w:pPr>
      <w:r w:rsidRPr="004358FC">
        <w:t xml:space="preserve">Output file </w:t>
      </w:r>
      <w:r w:rsidR="00F0671C" w:rsidRPr="00CA54A5">
        <w:rPr>
          <w:rStyle w:val="af1"/>
        </w:rPr>
        <w:t>z_statistic_table.</w:t>
      </w:r>
      <w:r w:rsidR="009259A6" w:rsidRPr="00CA54A5">
        <w:rPr>
          <w:rStyle w:val="af1"/>
        </w:rPr>
        <w:t>txt</w:t>
      </w:r>
      <w:r w:rsidRPr="004358FC">
        <w:t xml:space="preserve"> </w:t>
      </w:r>
      <w:r w:rsidR="000520AC">
        <w:t xml:space="preserve">from </w:t>
      </w:r>
      <w:r w:rsidR="00F0671C">
        <w:t>reverse-</w:t>
      </w:r>
      <w:r w:rsidRPr="004358FC">
        <w:t>zMAP</w:t>
      </w:r>
      <w:r>
        <w:t xml:space="preserve"> as input.</w:t>
      </w:r>
    </w:p>
    <w:p w14:paraId="2ECDCE07" w14:textId="14750D62" w:rsidR="00944622" w:rsidRPr="00944622" w:rsidRDefault="00944622" w:rsidP="00CA54A5">
      <w:pPr>
        <w:pStyle w:val="3"/>
        <w:spacing w:before="31" w:after="31"/>
      </w:pPr>
      <w:r>
        <w:t>2.</w:t>
      </w:r>
      <w:r w:rsidR="0075168D">
        <w:t xml:space="preserve"> </w:t>
      </w:r>
      <w:r w:rsidRPr="00944622">
        <w:t>sample information file (--sample_info)</w:t>
      </w:r>
    </w:p>
    <w:p w14:paraId="37AA3D04" w14:textId="1F5B16D7" w:rsidR="00400448" w:rsidRDefault="00400448" w:rsidP="00CA54A5">
      <w:pPr>
        <w:pStyle w:val="ae"/>
        <w:spacing w:after="156"/>
      </w:pPr>
      <w:r>
        <w:t>As above</w:t>
      </w:r>
      <w:r w:rsidR="00CA54A5">
        <w:t>.</w:t>
      </w:r>
    </w:p>
    <w:p w14:paraId="1BE56912" w14:textId="6837970A" w:rsidR="00944622" w:rsidRDefault="00944622" w:rsidP="00CA54A5">
      <w:pPr>
        <w:pStyle w:val="2"/>
      </w:pPr>
      <w:r w:rsidRPr="00721359">
        <w:rPr>
          <w:rFonts w:hint="eastAsia"/>
        </w:rPr>
        <w:t>O</w:t>
      </w:r>
      <w:r w:rsidRPr="00721359">
        <w:t>utput Files</w:t>
      </w:r>
    </w:p>
    <w:p w14:paraId="1232719C" w14:textId="77777777" w:rsidR="00CA54A5" w:rsidRPr="00CA54A5" w:rsidRDefault="00944622" w:rsidP="00CA54A5">
      <w:pPr>
        <w:pStyle w:val="3"/>
        <w:spacing w:before="31" w:after="31"/>
        <w:rPr>
          <w:rStyle w:val="30"/>
          <w:b/>
          <w:bCs/>
        </w:rPr>
      </w:pPr>
      <w:r w:rsidRPr="00CA54A5">
        <w:rPr>
          <w:rStyle w:val="30"/>
          <w:rFonts w:hint="eastAsia"/>
          <w:b/>
          <w:bCs/>
        </w:rPr>
        <w:t>1</w:t>
      </w:r>
      <w:r w:rsidRPr="00CA54A5">
        <w:rPr>
          <w:rStyle w:val="30"/>
          <w:b/>
          <w:bCs/>
        </w:rPr>
        <w:t xml:space="preserve">. Table of </w:t>
      </w:r>
      <w:r w:rsidR="00271651" w:rsidRPr="00CA54A5">
        <w:rPr>
          <w:rStyle w:val="30"/>
          <w:b/>
          <w:bCs/>
        </w:rPr>
        <w:t xml:space="preserve">PCC between each pair of samples based on z-statistic: </w:t>
      </w:r>
    </w:p>
    <w:p w14:paraId="56F4D889" w14:textId="3F86891E" w:rsidR="00944622" w:rsidRPr="00CA54A5" w:rsidRDefault="00271651" w:rsidP="00CA54A5">
      <w:pPr>
        <w:pStyle w:val="af0"/>
        <w:spacing w:after="156"/>
      </w:pPr>
      <w:r w:rsidRPr="00CA54A5">
        <w:t>pearsonr_correlation_coefficient_of_z_statistic.</w:t>
      </w:r>
      <w:r w:rsidR="009259A6" w:rsidRPr="00CA54A5">
        <w:t>txt</w:t>
      </w:r>
    </w:p>
    <w:p w14:paraId="6B10D293" w14:textId="77777777" w:rsidR="00CA54A5" w:rsidRDefault="00944622" w:rsidP="00CA54A5">
      <w:pPr>
        <w:pStyle w:val="3"/>
        <w:spacing w:before="31" w:after="31"/>
      </w:pPr>
      <w:r w:rsidRPr="003D1F9E">
        <w:rPr>
          <w:rFonts w:hint="eastAsia"/>
        </w:rPr>
        <w:t>2</w:t>
      </w:r>
      <w:r w:rsidRPr="003D1F9E">
        <w:t xml:space="preserve">. </w:t>
      </w:r>
      <w:r w:rsidR="00271651" w:rsidRPr="00271651">
        <w:t>Sample-based hierarchical cluster</w:t>
      </w:r>
      <w:r w:rsidRPr="003D1F9E">
        <w:t xml:space="preserve">: </w:t>
      </w:r>
    </w:p>
    <w:p w14:paraId="0A23E826" w14:textId="27470829" w:rsidR="00944622" w:rsidRDefault="00271651" w:rsidP="00CA54A5">
      <w:pPr>
        <w:pStyle w:val="af0"/>
        <w:spacing w:after="156"/>
      </w:pPr>
      <w:r w:rsidRPr="00271651">
        <w:t>pearsonr_correlation_coefficient_of_z_statistic.pdf</w:t>
      </w:r>
      <w:r w:rsidR="00944622">
        <w:t>.</w:t>
      </w:r>
    </w:p>
    <w:p w14:paraId="3EDC5930" w14:textId="43A413F7" w:rsidR="00177006" w:rsidRPr="00E20692" w:rsidRDefault="00E20692" w:rsidP="00E20692">
      <w:pPr>
        <w:pStyle w:val="3"/>
        <w:spacing w:before="31" w:after="31"/>
        <w:rPr>
          <w:color w:val="FF0000"/>
          <w:sz w:val="24"/>
          <w:szCs w:val="24"/>
        </w:rPr>
      </w:pPr>
      <w:bookmarkStart w:id="8" w:name="_Hlk150454825"/>
      <w:r>
        <w:t>3</w:t>
      </w:r>
      <w:r w:rsidR="001D5FF5" w:rsidRPr="003D1F9E">
        <w:t xml:space="preserve">. </w:t>
      </w:r>
      <w:r w:rsidR="00113A12" w:rsidRPr="00113A12">
        <w:t xml:space="preserve">Principal </w:t>
      </w:r>
      <w:r w:rsidR="00113A12">
        <w:t>c</w:t>
      </w:r>
      <w:r w:rsidR="00113A12" w:rsidRPr="00113A12">
        <w:t xml:space="preserve">omponents </w:t>
      </w:r>
      <w:r w:rsidR="00113A12">
        <w:t>m</w:t>
      </w:r>
      <w:r w:rsidR="00113A12" w:rsidRPr="00113A12">
        <w:t>atrix</w:t>
      </w:r>
      <w:r w:rsidR="001D5FF5">
        <w:t>:</w:t>
      </w:r>
      <w:r w:rsidR="001D5FF5" w:rsidRPr="00271651">
        <w:t xml:space="preserve"> </w:t>
      </w:r>
    </w:p>
    <w:p w14:paraId="5B5B56D5" w14:textId="1209661E" w:rsidR="001D5FF5" w:rsidRDefault="0089008D" w:rsidP="00CA54A5">
      <w:pPr>
        <w:pStyle w:val="af0"/>
        <w:spacing w:after="156"/>
      </w:pPr>
      <w:r w:rsidRPr="0089008D">
        <w:t>pca_df.</w:t>
      </w:r>
      <w:r w:rsidR="009259A6">
        <w:t>txt</w:t>
      </w:r>
    </w:p>
    <w:p w14:paraId="76D05EB7" w14:textId="4C021C91" w:rsidR="001D5FF5" w:rsidRPr="00CA54A5" w:rsidRDefault="00E20692" w:rsidP="00CA54A5">
      <w:pPr>
        <w:pStyle w:val="3"/>
        <w:spacing w:before="31" w:after="31"/>
      </w:pPr>
      <w:r>
        <w:t>4</w:t>
      </w:r>
      <w:r w:rsidR="001D5FF5" w:rsidRPr="00CA54A5">
        <w:t xml:space="preserve">. </w:t>
      </w:r>
      <w:r w:rsidR="00B63926" w:rsidRPr="00CA54A5">
        <w:t>A principal component plot displaying samples in a 2D plane defined by their first two principal components. This plot provides a concise visualization of the overall impact of sample conditions and MS runs.</w:t>
      </w:r>
    </w:p>
    <w:p w14:paraId="05CA1BAF" w14:textId="2319734E" w:rsidR="0089008D" w:rsidRDefault="0089008D" w:rsidP="00CA54A5">
      <w:pPr>
        <w:pStyle w:val="af0"/>
        <w:spacing w:after="156"/>
      </w:pPr>
      <w:r w:rsidRPr="0089008D">
        <w:t>PC1_PC2_scatterplot.pdf</w:t>
      </w:r>
    </w:p>
    <w:bookmarkEnd w:id="8"/>
    <w:p w14:paraId="0B7AF127" w14:textId="67AFE315" w:rsidR="00CA54A5" w:rsidRDefault="00CA54A5">
      <w:pPr>
        <w:widowControl/>
        <w:jc w:val="left"/>
        <w:rPr>
          <w:rFonts w:ascii="Arial" w:hAnsi="Arial" w:cs="Arial"/>
          <w:color w:val="FF0000"/>
          <w:sz w:val="24"/>
          <w:szCs w:val="24"/>
        </w:rPr>
      </w:pPr>
      <w:r>
        <w:rPr>
          <w:rFonts w:ascii="Arial" w:hAnsi="Arial" w:cs="Arial"/>
          <w:color w:val="FF0000"/>
          <w:sz w:val="24"/>
          <w:szCs w:val="24"/>
        </w:rPr>
        <w:br w:type="page"/>
      </w:r>
    </w:p>
    <w:p w14:paraId="73FBBC14" w14:textId="3C33FA87" w:rsidR="00D20FC5" w:rsidRDefault="00D20FC5" w:rsidP="0075168D">
      <w:pPr>
        <w:pStyle w:val="1"/>
      </w:pPr>
      <w:r>
        <w:lastRenderedPageBreak/>
        <w:t>Sample subgrouping</w:t>
      </w:r>
    </w:p>
    <w:p w14:paraId="5F0C7EC4" w14:textId="6227DD27" w:rsidR="003E1D46" w:rsidRDefault="001927A3" w:rsidP="00CA54A5">
      <w:pPr>
        <w:pStyle w:val="ae"/>
        <w:spacing w:after="156"/>
      </w:pPr>
      <w:r w:rsidRPr="001927A3">
        <w:t xml:space="preserve">For delineating molecular subtypes at the protein level, </w:t>
      </w:r>
      <w:bookmarkStart w:id="9" w:name="OLE_LINK8"/>
      <w:r w:rsidRPr="001927A3">
        <w:t>this function is crafted to curate a subset of highly variable proteins across samples</w:t>
      </w:r>
      <w:bookmarkEnd w:id="9"/>
      <w:r w:rsidR="003A2EE7">
        <w:t>.</w:t>
      </w:r>
      <w:r w:rsidR="003A2EE7" w:rsidRPr="003A2EE7">
        <w:t xml:space="preserve"> It then undertakes unsupervised clustering on the samples, offering quantitative evidence to ascertain both the number and composition of potential clusters within the dataset. For in-depth algorithmic insights, please consult the details provided in </w:t>
      </w:r>
      <w:r w:rsidR="003E1D46" w:rsidRPr="003E1D46">
        <w:rPr>
          <w:i/>
          <w:iCs/>
        </w:rPr>
        <w:t>Consensus Clustering</w:t>
      </w:r>
      <w:r w:rsidR="003E1D46">
        <w:rPr>
          <w:rFonts w:hint="eastAsia"/>
          <w:i/>
          <w:iCs/>
        </w:rPr>
        <w:t>.</w:t>
      </w:r>
      <w:r w:rsidR="00144D46">
        <w:rPr>
          <w:i/>
          <w:iCs/>
        </w:rPr>
        <w:fldChar w:fldCharType="begin">
          <w:fldData xml:space="preserve">PEVuZE5vdGU+PENpdGU+PEF1dGhvcj5Nb250aTwvQXV0aG9yPjxZZWFyPjIwMDM8L1llYXI+PFJl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</w:fldData>
        </w:fldChar>
      </w:r>
      <w:r w:rsidR="00144D46">
        <w:rPr>
          <w:i/>
          <w:iCs/>
        </w:rPr>
        <w:instrText xml:space="preserve"> ADDIN EN.CITE </w:instrText>
      </w:r>
      <w:r w:rsidR="00144D46">
        <w:rPr>
          <w:i/>
          <w:iCs/>
        </w:rPr>
        <w:fldChar w:fldCharType="begin">
          <w:fldData xml:space="preserve">PEVuZE5vdGU+PENpdGU+PEF1dGhvcj5Nb250aTwvQXV0aG9yPjxZZWFyPjIwMDM8L1llYXI+PFJl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</w:fldData>
        </w:fldChar>
      </w:r>
      <w:r w:rsidR="00144D46">
        <w:rPr>
          <w:i/>
          <w:iCs/>
        </w:rPr>
        <w:instrText xml:space="preserve"> ADDIN EN.CITE.DATA </w:instrText>
      </w:r>
      <w:r w:rsidR="00144D46">
        <w:rPr>
          <w:i/>
          <w:iCs/>
        </w:rPr>
      </w:r>
      <w:r w:rsidR="00144D46">
        <w:rPr>
          <w:i/>
          <w:iCs/>
        </w:rPr>
        <w:fldChar w:fldCharType="end"/>
      </w:r>
      <w:r w:rsidR="00144D46">
        <w:rPr>
          <w:i/>
          <w:iCs/>
        </w:rPr>
      </w:r>
      <w:r w:rsidR="00144D46">
        <w:rPr>
          <w:i/>
          <w:iCs/>
        </w:rPr>
        <w:fldChar w:fldCharType="separate"/>
      </w:r>
      <w:r w:rsidR="00144D46" w:rsidRPr="00144D46">
        <w:rPr>
          <w:i/>
          <w:iCs/>
          <w:noProof/>
          <w:vertAlign w:val="superscript"/>
        </w:rPr>
        <w:t>1,2</w:t>
      </w:r>
      <w:r w:rsidR="00144D46">
        <w:rPr>
          <w:i/>
          <w:iCs/>
        </w:rPr>
        <w:fldChar w:fldCharType="end"/>
      </w:r>
    </w:p>
    <w:tbl>
      <w:tblPr>
        <w:tblStyle w:val="a3"/>
        <w:tblW w:w="0" w:type="auto"/>
        <w:tblLook w:val="04A0" w:firstRow="1" w:lastRow="0" w:firstColumn="1" w:lastColumn="0" w:noHBand="0" w:noVBand="1"/>
      </w:tblPr>
      <w:tblGrid>
        <w:gridCol w:w="2122"/>
        <w:gridCol w:w="1984"/>
        <w:gridCol w:w="4190"/>
      </w:tblGrid>
      <w:tr w:rsidR="00F50344" w:rsidRPr="00F8488F" w14:paraId="71E28261" w14:textId="77777777">
        <w:tc>
          <w:tcPr>
            <w:tcW w:w="2122" w:type="dxa"/>
          </w:tcPr>
          <w:p w14:paraId="75085A7A" w14:textId="77777777" w:rsidR="00F50344" w:rsidRPr="00CA54A5" w:rsidRDefault="00F50344" w:rsidP="00CA54A5">
            <w:pPr>
              <w:pStyle w:val="af2"/>
            </w:pPr>
            <w:bookmarkStart w:id="10" w:name="_Hlk150525817"/>
            <w:bookmarkStart w:id="11" w:name="_Hlk150518109"/>
            <w:r w:rsidRPr="00CA54A5">
              <w:rPr>
                <w:rFonts w:hint="eastAsia"/>
              </w:rPr>
              <w:t>N</w:t>
            </w:r>
            <w:r w:rsidRPr="00CA54A5">
              <w:t>ame</w:t>
            </w:r>
          </w:p>
        </w:tc>
        <w:tc>
          <w:tcPr>
            <w:tcW w:w="1984" w:type="dxa"/>
          </w:tcPr>
          <w:p w14:paraId="5C83E70A" w14:textId="77777777" w:rsidR="00F50344" w:rsidRPr="00CA54A5" w:rsidRDefault="00F50344" w:rsidP="00CA54A5">
            <w:pPr>
              <w:pStyle w:val="af2"/>
            </w:pPr>
            <w:r w:rsidRPr="00CA54A5">
              <w:rPr>
                <w:rFonts w:hint="eastAsia"/>
              </w:rPr>
              <w:t>F</w:t>
            </w:r>
            <w:r w:rsidRPr="00CA54A5">
              <w:t>lag</w:t>
            </w:r>
          </w:p>
        </w:tc>
        <w:tc>
          <w:tcPr>
            <w:tcW w:w="4190" w:type="dxa"/>
          </w:tcPr>
          <w:p w14:paraId="4B435A0D" w14:textId="77777777" w:rsidR="00F50344" w:rsidRPr="00CA54A5" w:rsidRDefault="00F50344" w:rsidP="00CA54A5">
            <w:pPr>
              <w:pStyle w:val="af2"/>
            </w:pPr>
            <w:r w:rsidRPr="00CA54A5">
              <w:rPr>
                <w:rFonts w:hint="eastAsia"/>
              </w:rPr>
              <w:t>D</w:t>
            </w:r>
            <w:r w:rsidRPr="00CA54A5">
              <w:t>escription</w:t>
            </w:r>
          </w:p>
        </w:tc>
      </w:tr>
      <w:tr w:rsidR="00F50344" w:rsidRPr="00F8488F" w14:paraId="157AE3F9" w14:textId="77777777">
        <w:tc>
          <w:tcPr>
            <w:tcW w:w="2122" w:type="dxa"/>
          </w:tcPr>
          <w:p w14:paraId="19B0C564" w14:textId="77777777" w:rsidR="00F50344" w:rsidRPr="00CA54A5" w:rsidRDefault="00F50344" w:rsidP="00CA54A5">
            <w:pPr>
              <w:pStyle w:val="af2"/>
            </w:pPr>
            <w:r w:rsidRPr="00CA54A5">
              <w:t>z-statistic file*</w:t>
            </w:r>
          </w:p>
        </w:tc>
        <w:tc>
          <w:tcPr>
            <w:tcW w:w="1984" w:type="dxa"/>
          </w:tcPr>
          <w:p w14:paraId="2D915470" w14:textId="77777777" w:rsidR="00F50344" w:rsidRPr="00CA54A5" w:rsidRDefault="00F50344" w:rsidP="00CA54A5">
            <w:pPr>
              <w:pStyle w:val="af2"/>
            </w:pPr>
            <w:r w:rsidRPr="00CA54A5">
              <w:t>--z_statistic_matrix</w:t>
            </w:r>
          </w:p>
        </w:tc>
        <w:tc>
          <w:tcPr>
            <w:tcW w:w="4190" w:type="dxa"/>
          </w:tcPr>
          <w:p w14:paraId="3B610EA0" w14:textId="3429F5DF" w:rsidR="00F50344" w:rsidRPr="00CA54A5" w:rsidRDefault="00F50344" w:rsidP="00CA54A5">
            <w:pPr>
              <w:pStyle w:val="af2"/>
            </w:pPr>
            <w:r w:rsidRPr="00CA54A5">
              <w:t>Output file z_statistic_table.</w:t>
            </w:r>
            <w:r w:rsidR="009259A6" w:rsidRPr="00CA54A5">
              <w:t>txt</w:t>
            </w:r>
            <w:r w:rsidRPr="00CA54A5">
              <w:t xml:space="preserve"> from reverse-zMAP</w:t>
            </w:r>
          </w:p>
        </w:tc>
      </w:tr>
      <w:tr w:rsidR="00F50344" w:rsidRPr="00F8488F" w14:paraId="6DEC64D4" w14:textId="77777777">
        <w:tc>
          <w:tcPr>
            <w:tcW w:w="2122" w:type="dxa"/>
          </w:tcPr>
          <w:p w14:paraId="268884C0" w14:textId="77777777" w:rsidR="00F50344" w:rsidRPr="00CA54A5" w:rsidRDefault="00F50344" w:rsidP="00CA54A5">
            <w:pPr>
              <w:pStyle w:val="af2"/>
            </w:pPr>
            <w:r w:rsidRPr="00CA54A5">
              <w:t>sample information file*</w:t>
            </w:r>
          </w:p>
        </w:tc>
        <w:tc>
          <w:tcPr>
            <w:tcW w:w="1984" w:type="dxa"/>
          </w:tcPr>
          <w:p w14:paraId="5E59838E" w14:textId="77777777" w:rsidR="00F50344" w:rsidRPr="00CA54A5" w:rsidRDefault="00F50344" w:rsidP="00CA54A5">
            <w:pPr>
              <w:pStyle w:val="af2"/>
            </w:pPr>
            <w:r w:rsidRPr="00CA54A5">
              <w:t>--sample_info</w:t>
            </w:r>
          </w:p>
        </w:tc>
        <w:tc>
          <w:tcPr>
            <w:tcW w:w="4190" w:type="dxa"/>
          </w:tcPr>
          <w:p w14:paraId="2B18B534" w14:textId="494B0726" w:rsidR="00F50344" w:rsidRPr="00CA54A5" w:rsidRDefault="00F50344" w:rsidP="00CA54A5">
            <w:pPr>
              <w:pStyle w:val="af2"/>
            </w:pPr>
            <w:r w:rsidRPr="00CA54A5">
              <w:t>Sample information file is a three-column, tab-delimited file with the first line identifying the columns. The column names are ‘Sample_id’ ‘Sample_condition’ and ‘MS_run’. Note: To avoid code conflicts, ‘Sample_condition’ consists only of letters, numbers, and underscores.</w:t>
            </w:r>
          </w:p>
        </w:tc>
      </w:tr>
      <w:tr w:rsidR="00F50344" w:rsidRPr="00F8488F" w14:paraId="237D8F0E" w14:textId="77777777">
        <w:tc>
          <w:tcPr>
            <w:tcW w:w="2122" w:type="dxa"/>
          </w:tcPr>
          <w:p w14:paraId="50DD5CBE" w14:textId="041A0C5E" w:rsidR="00F50344" w:rsidRPr="00CA54A5" w:rsidRDefault="00F50344" w:rsidP="00CA54A5">
            <w:pPr>
              <w:pStyle w:val="af2"/>
            </w:pPr>
            <w:r w:rsidRPr="00CA54A5">
              <w:t>Sample condition*</w:t>
            </w:r>
          </w:p>
        </w:tc>
        <w:tc>
          <w:tcPr>
            <w:tcW w:w="1984" w:type="dxa"/>
          </w:tcPr>
          <w:p w14:paraId="573BC335" w14:textId="0F4FB560" w:rsidR="00F50344" w:rsidRPr="00CA54A5" w:rsidRDefault="00F50344" w:rsidP="00CA54A5">
            <w:pPr>
              <w:pStyle w:val="af2"/>
            </w:pPr>
            <w:r w:rsidRPr="00CA54A5">
              <w:t>--sample_condition</w:t>
            </w:r>
          </w:p>
        </w:tc>
        <w:tc>
          <w:tcPr>
            <w:tcW w:w="4190" w:type="dxa"/>
          </w:tcPr>
          <w:p w14:paraId="2ABCAE75" w14:textId="38AAD2C3" w:rsidR="00F50344" w:rsidRPr="00CA54A5" w:rsidRDefault="00F50344" w:rsidP="00CA54A5">
            <w:pPr>
              <w:pStyle w:val="af2"/>
            </w:pPr>
            <w:r w:rsidRPr="00CA54A5">
              <w:t>perform clustering on samples under specific conditions</w:t>
            </w:r>
            <w:r w:rsidRPr="00CA54A5">
              <w:rPr>
                <w:rFonts w:hint="eastAsia"/>
              </w:rPr>
              <w:t>.</w:t>
            </w:r>
          </w:p>
        </w:tc>
      </w:tr>
      <w:tr w:rsidR="00F50344" w:rsidRPr="00F8488F" w14:paraId="6A5D179B" w14:textId="77777777">
        <w:tc>
          <w:tcPr>
            <w:tcW w:w="2122" w:type="dxa"/>
          </w:tcPr>
          <w:p w14:paraId="6EC194DA" w14:textId="1DB25DDC" w:rsidR="00F50344" w:rsidRPr="00CA54A5" w:rsidRDefault="00F50344" w:rsidP="00CA54A5">
            <w:pPr>
              <w:pStyle w:val="af2"/>
            </w:pPr>
            <w:r w:rsidRPr="00CA54A5">
              <w:t>Protein number*</w:t>
            </w:r>
          </w:p>
        </w:tc>
        <w:tc>
          <w:tcPr>
            <w:tcW w:w="1984" w:type="dxa"/>
          </w:tcPr>
          <w:p w14:paraId="1378540D" w14:textId="18F12465" w:rsidR="00F50344" w:rsidRPr="00CA54A5" w:rsidRDefault="00F50344" w:rsidP="00CA54A5">
            <w:pPr>
              <w:pStyle w:val="af2"/>
            </w:pPr>
            <w:r w:rsidRPr="00CA54A5">
              <w:rPr>
                <w:rFonts w:hint="eastAsia"/>
              </w:rPr>
              <w:t>-</w:t>
            </w:r>
            <w:r w:rsidRPr="00CA54A5">
              <w:t>-top_n</w:t>
            </w:r>
          </w:p>
        </w:tc>
        <w:tc>
          <w:tcPr>
            <w:tcW w:w="4190" w:type="dxa"/>
          </w:tcPr>
          <w:p w14:paraId="0A3D3D15" w14:textId="010DB358" w:rsidR="00F50344" w:rsidRPr="00CA54A5" w:rsidRDefault="00F50344" w:rsidP="00CA54A5">
            <w:pPr>
              <w:pStyle w:val="af2"/>
            </w:pPr>
            <w:r w:rsidRPr="00CA54A5">
              <w:t>Proteins were ranked based on their variance across samples, and the z-statistic matrices of the top_n proteins were used for clustering. By default, the top_n is set to 3000</w:t>
            </w:r>
            <w:r w:rsidRPr="00CA54A5">
              <w:rPr>
                <w:rFonts w:hint="eastAsia"/>
              </w:rPr>
              <w:t>.</w:t>
            </w:r>
          </w:p>
        </w:tc>
      </w:tr>
      <w:tr w:rsidR="00F50344" w:rsidRPr="00F8488F" w14:paraId="252454B9" w14:textId="77777777">
        <w:tc>
          <w:tcPr>
            <w:tcW w:w="2122" w:type="dxa"/>
          </w:tcPr>
          <w:p w14:paraId="20E50A29" w14:textId="77777777" w:rsidR="00F50344" w:rsidRPr="00CA54A5" w:rsidRDefault="00F50344" w:rsidP="00CA54A5">
            <w:pPr>
              <w:pStyle w:val="af2"/>
            </w:pPr>
            <w:r w:rsidRPr="00CA54A5">
              <w:t>email address</w:t>
            </w:r>
          </w:p>
        </w:tc>
        <w:tc>
          <w:tcPr>
            <w:tcW w:w="1984" w:type="dxa"/>
          </w:tcPr>
          <w:p w14:paraId="0DC3852A" w14:textId="695F39D2" w:rsidR="00F50344" w:rsidRPr="00CA54A5" w:rsidRDefault="00FC3BB5" w:rsidP="00CA54A5">
            <w:pPr>
              <w:pStyle w:val="af2"/>
            </w:pPr>
            <w:r w:rsidRPr="00CA54A5">
              <w:t>--outdir</w:t>
            </w:r>
          </w:p>
        </w:tc>
        <w:tc>
          <w:tcPr>
            <w:tcW w:w="4190" w:type="dxa"/>
          </w:tcPr>
          <w:p w14:paraId="20D84D90" w14:textId="71CDBC7A" w:rsidR="00F50344" w:rsidRPr="00CA54A5" w:rsidRDefault="00F50344" w:rsidP="00CA54A5">
            <w:pPr>
              <w:pStyle w:val="af2"/>
            </w:pPr>
            <w:r w:rsidRPr="00CA54A5">
              <w:t>After the operation is completed, the download link for the result files will be sent to the user’s email.</w:t>
            </w:r>
          </w:p>
        </w:tc>
      </w:tr>
    </w:tbl>
    <w:bookmarkEnd w:id="10"/>
    <w:p w14:paraId="3A72C580" w14:textId="77777777" w:rsidR="00F50344" w:rsidRPr="00821865" w:rsidRDefault="00F50344" w:rsidP="00CA54A5">
      <w:pPr>
        <w:pStyle w:val="2"/>
      </w:pPr>
      <w:r w:rsidRPr="00821865">
        <w:t>Input Files</w:t>
      </w:r>
    </w:p>
    <w:p w14:paraId="600F8242" w14:textId="77777777" w:rsidR="00F50344" w:rsidRDefault="00F50344" w:rsidP="00CA54A5">
      <w:pPr>
        <w:pStyle w:val="3"/>
        <w:spacing w:before="31" w:after="31"/>
      </w:pPr>
      <w:r>
        <w:t>1.z statistic</w:t>
      </w:r>
      <w:r w:rsidRPr="00944622">
        <w:t xml:space="preserve"> file (--z_statistic_matrix</w:t>
      </w:r>
      <w:r>
        <w:rPr>
          <w:rFonts w:hint="eastAsia"/>
        </w:rPr>
        <w:t>)</w:t>
      </w:r>
      <w:r w:rsidRPr="00944622">
        <w:t xml:space="preserve"> </w:t>
      </w:r>
    </w:p>
    <w:p w14:paraId="4E05181C" w14:textId="0EE17C2B" w:rsidR="00F50344" w:rsidRDefault="00F50344" w:rsidP="00CA54A5">
      <w:pPr>
        <w:pStyle w:val="ae"/>
        <w:spacing w:after="156"/>
      </w:pPr>
      <w:r w:rsidRPr="008415E3">
        <w:t xml:space="preserve">Output file </w:t>
      </w:r>
      <w:r w:rsidRPr="008415E3">
        <w:rPr>
          <w:color w:val="FF0000"/>
        </w:rPr>
        <w:t>z_statistic_table.</w:t>
      </w:r>
      <w:r w:rsidR="009259A6">
        <w:rPr>
          <w:color w:val="FF0000"/>
        </w:rPr>
        <w:t>txt</w:t>
      </w:r>
      <w:r w:rsidRPr="008415E3">
        <w:t xml:space="preserve"> from reverse-zMAP</w:t>
      </w:r>
      <w:r>
        <w:t xml:space="preserve"> as input.</w:t>
      </w:r>
    </w:p>
    <w:p w14:paraId="652BB3D8" w14:textId="02272186" w:rsidR="00F50344" w:rsidRPr="00944622" w:rsidRDefault="00F50344" w:rsidP="00CA54A5">
      <w:pPr>
        <w:pStyle w:val="3"/>
        <w:spacing w:before="31" w:after="31"/>
      </w:pPr>
      <w:r>
        <w:t>2.</w:t>
      </w:r>
      <w:r w:rsidR="00F2638A">
        <w:t xml:space="preserve"> </w:t>
      </w:r>
      <w:r w:rsidRPr="00944622">
        <w:t xml:space="preserve">sample information file (--sample_info) </w:t>
      </w:r>
    </w:p>
    <w:p w14:paraId="589F6213" w14:textId="77777777" w:rsidR="00F50344" w:rsidRDefault="00F50344" w:rsidP="00F50344">
      <w:pPr>
        <w:spacing w:line="360" w:lineRule="auto"/>
        <w:rPr>
          <w:rFonts w:ascii="Arial" w:hAnsi="Arial" w:cs="Arial"/>
          <w:sz w:val="18"/>
          <w:szCs w:val="18"/>
        </w:rPr>
      </w:pPr>
      <w:r>
        <w:rPr>
          <w:rFonts w:ascii="Arial" w:hAnsi="Arial" w:cs="Arial"/>
          <w:sz w:val="18"/>
          <w:szCs w:val="18"/>
        </w:rPr>
        <w:t>As above.</w:t>
      </w:r>
    </w:p>
    <w:p w14:paraId="393AE833" w14:textId="1F4B75EF" w:rsidR="00ED0A26" w:rsidRDefault="00F50344" w:rsidP="00CA54A5">
      <w:pPr>
        <w:pStyle w:val="2"/>
      </w:pPr>
      <w:r w:rsidRPr="00721359">
        <w:rPr>
          <w:rFonts w:hint="eastAsia"/>
        </w:rPr>
        <w:t>O</w:t>
      </w:r>
      <w:r w:rsidRPr="00721359">
        <w:t>utput File</w:t>
      </w:r>
    </w:p>
    <w:p w14:paraId="232B822C" w14:textId="46F512D6" w:rsidR="00F50344" w:rsidRDefault="00ED0A26" w:rsidP="00CA54A5">
      <w:pPr>
        <w:pStyle w:val="3"/>
        <w:spacing w:before="31" w:after="31"/>
      </w:pPr>
      <w:r>
        <w:t>1</w:t>
      </w:r>
      <w:r w:rsidR="00F50344" w:rsidRPr="003D1F9E">
        <w:t xml:space="preserve">. </w:t>
      </w:r>
      <w:r w:rsidR="00491BB4" w:rsidRPr="00491BB4">
        <w:t xml:space="preserve">Sample </w:t>
      </w:r>
      <w:r w:rsidR="00491BB4">
        <w:t>c</w:t>
      </w:r>
      <w:r w:rsidR="00491BB4" w:rsidRPr="00491BB4">
        <w:t xml:space="preserve">lustering </w:t>
      </w:r>
      <w:r w:rsidR="00491BB4">
        <w:t>r</w:t>
      </w:r>
      <w:r w:rsidR="00491BB4" w:rsidRPr="00491BB4">
        <w:t>esults</w:t>
      </w:r>
      <w:r w:rsidR="00F50344">
        <w:t>:</w:t>
      </w:r>
      <w:r w:rsidR="00F50344" w:rsidRPr="00271651">
        <w:t xml:space="preserve"> </w:t>
      </w:r>
    </w:p>
    <w:p w14:paraId="388FDE98" w14:textId="025B3155" w:rsidR="00ED0A26" w:rsidRDefault="00491BB4" w:rsidP="00CA54A5">
      <w:pPr>
        <w:pStyle w:val="af4"/>
      </w:pPr>
      <w:r w:rsidRPr="00CA54A5">
        <w:rPr>
          <w:rStyle w:val="af1"/>
        </w:rPr>
        <w:t>cluster_XX.csv</w:t>
      </w:r>
      <w:r>
        <w:t xml:space="preserve"> </w:t>
      </w:r>
      <w:r w:rsidRPr="00CA54A5">
        <w:rPr>
          <w:rStyle w:val="af"/>
        </w:rPr>
        <w:t>(XX is the number of</w:t>
      </w:r>
      <w:r w:rsidR="00D62754" w:rsidRPr="00CA54A5">
        <w:rPr>
          <w:rStyle w:val="af"/>
        </w:rPr>
        <w:t xml:space="preserve"> </w:t>
      </w:r>
      <w:r w:rsidR="00ED0A26" w:rsidRPr="00CA54A5">
        <w:rPr>
          <w:rStyle w:val="af"/>
        </w:rPr>
        <w:t>clusters</w:t>
      </w:r>
      <w:r w:rsidRPr="00CA54A5">
        <w:rPr>
          <w:rStyle w:val="af"/>
        </w:rPr>
        <w:t>)</w:t>
      </w:r>
    </w:p>
    <w:p w14:paraId="0F5E933C" w14:textId="24F88649" w:rsidR="00CA54A5" w:rsidRDefault="00ED0A26" w:rsidP="00CA54A5">
      <w:pPr>
        <w:pStyle w:val="3"/>
        <w:spacing w:before="31" w:after="31"/>
      </w:pPr>
      <w:r>
        <w:t>2</w:t>
      </w:r>
      <w:r w:rsidRPr="00ED0A26">
        <w:t xml:space="preserve">. Graphic </w:t>
      </w:r>
      <w:r>
        <w:t>o</w:t>
      </w:r>
      <w:r w:rsidRPr="00ED0A26">
        <w:t>utput</w:t>
      </w:r>
      <w:r w:rsidR="00CA54A5">
        <w:rPr>
          <w:rFonts w:ascii="宋体" w:eastAsia="宋体" w:hAnsi="宋体" w:cs="宋体" w:hint="eastAsia"/>
        </w:rPr>
        <w:t>:</w:t>
      </w:r>
      <w:r w:rsidRPr="00ED0A26">
        <w:t xml:space="preserve"> </w:t>
      </w:r>
    </w:p>
    <w:p w14:paraId="19759A30" w14:textId="524A81B3" w:rsidR="00144D46" w:rsidRDefault="00ED0A26" w:rsidP="00CA54A5">
      <w:pPr>
        <w:pStyle w:val="af0"/>
        <w:spacing w:after="156"/>
      </w:pPr>
      <w:r w:rsidRPr="00CA54A5">
        <w:rPr>
          <w:rStyle w:val="af1"/>
        </w:rPr>
        <w:t>consensus.pdf</w:t>
      </w:r>
    </w:p>
    <w:p w14:paraId="120E5BCA" w14:textId="6A2A3992" w:rsidR="00C72E8D" w:rsidRDefault="006D38C0" w:rsidP="00CA54A5">
      <w:pPr>
        <w:spacing w:line="360" w:lineRule="auto"/>
        <w:jc w:val="left"/>
        <w:rPr>
          <w:rFonts w:ascii="Arial" w:hAnsi="Arial" w:cs="Arial"/>
          <w:color w:val="FF0000"/>
          <w:sz w:val="24"/>
          <w:szCs w:val="24"/>
        </w:rPr>
      </w:pPr>
      <w:r w:rsidRPr="00CA54A5">
        <w:rPr>
          <w:rStyle w:val="af"/>
        </w:rPr>
        <w:t>We invoked the ConsensusClusterPlus R package at the underlying level. For interpretation of the output graphics, please refer to</w:t>
      </w:r>
      <w:r w:rsidRPr="00CA54A5">
        <w:rPr>
          <w:rStyle w:val="af"/>
          <w:rFonts w:hint="eastAsia"/>
        </w:rPr>
        <w:t xml:space="preserve"> </w:t>
      </w:r>
      <w:hyperlink r:id="rId8" w:history="1">
        <w:r w:rsidRPr="00CA54A5">
          <w:rPr>
            <w:rStyle w:val="aa"/>
            <w:rFonts w:ascii="Arial" w:hAnsi="Arial" w:cs="Arial"/>
            <w:sz w:val="18"/>
            <w:szCs w:val="18"/>
          </w:rPr>
          <w:t>https://bioconductor.org/packages/release/bioc/vignettes/ConsensusClusterPlus/inst/doc/</w:t>
        </w:r>
        <w:bookmarkStart w:id="12" w:name="OLE_LINK3"/>
        <w:r w:rsidRPr="00CA54A5">
          <w:rPr>
            <w:rStyle w:val="aa"/>
            <w:rFonts w:ascii="Arial" w:hAnsi="Arial" w:cs="Arial"/>
            <w:sz w:val="18"/>
            <w:szCs w:val="18"/>
          </w:rPr>
          <w:t>ConsensusClu</w:t>
        </w:r>
        <w:r w:rsidRPr="00CA54A5">
          <w:rPr>
            <w:rStyle w:val="aa"/>
            <w:rFonts w:ascii="Arial" w:hAnsi="Arial" w:cs="Arial"/>
            <w:sz w:val="18"/>
            <w:szCs w:val="18"/>
          </w:rPr>
          <w:lastRenderedPageBreak/>
          <w:t>sterPlus</w:t>
        </w:r>
        <w:bookmarkEnd w:id="12"/>
        <w:r w:rsidRPr="00CA54A5">
          <w:rPr>
            <w:rStyle w:val="aa"/>
            <w:rFonts w:ascii="Arial" w:hAnsi="Arial" w:cs="Arial"/>
            <w:sz w:val="18"/>
            <w:szCs w:val="18"/>
          </w:rPr>
          <w:t>.pdf</w:t>
        </w:r>
      </w:hyperlink>
      <w:bookmarkEnd w:id="11"/>
      <w:r w:rsidR="00C72E8D">
        <w:rPr>
          <w:rFonts w:ascii="Arial" w:hAnsi="Arial" w:cs="Arial"/>
          <w:color w:val="FF0000"/>
          <w:sz w:val="24"/>
          <w:szCs w:val="24"/>
        </w:rPr>
        <w:br w:type="page"/>
      </w:r>
    </w:p>
    <w:p w14:paraId="24E435D8" w14:textId="3AECF049" w:rsidR="00023202" w:rsidRDefault="00D20FC5" w:rsidP="00CA54A5">
      <w:pPr>
        <w:pStyle w:val="1"/>
      </w:pPr>
      <w:r>
        <w:rPr>
          <w:rFonts w:hint="eastAsia"/>
        </w:rPr>
        <w:lastRenderedPageBreak/>
        <w:t>A</w:t>
      </w:r>
      <w:r>
        <w:t xml:space="preserve">ssociation with clinical and </w:t>
      </w:r>
      <w:r w:rsidR="00023202" w:rsidRPr="00023202">
        <w:t>molecule</w:t>
      </w:r>
      <w:r w:rsidR="00023202">
        <w:t xml:space="preserve"> </w:t>
      </w:r>
      <w:r>
        <w:t>features</w:t>
      </w:r>
    </w:p>
    <w:p w14:paraId="67D1C5C4" w14:textId="70D2AC8B" w:rsidR="001927A3" w:rsidRPr="00CA54A5" w:rsidRDefault="001927A3" w:rsidP="00CA54A5">
      <w:pPr>
        <w:pStyle w:val="ae"/>
        <w:spacing w:after="156"/>
        <w:rPr>
          <w:rFonts w:eastAsiaTheme="minorEastAsia"/>
        </w:rPr>
      </w:pPr>
      <w:r w:rsidRPr="001927A3">
        <w:t>In the prior step, samples underwent grouping using the z-statistic matrix derived from highly variable proteins, with the intent of correlating proteomic subgroups to clinical and molecular features. We then employed either the Chi-square test or Fisher's exact test to examine the association between proteomic subgroups and discrete sample features. This choice was made based on the number of categories within each feature. For continuous features, we utilized Student’s t-test or ANOVA.</w:t>
      </w:r>
    </w:p>
    <w:p w14:paraId="7D6BDBDE" w14:textId="759CE922" w:rsidR="002B21B3" w:rsidRDefault="001927A3" w:rsidP="00CA54A5">
      <w:pPr>
        <w:pStyle w:val="ae"/>
        <w:spacing w:after="156"/>
      </w:pPr>
      <w:r w:rsidRPr="001927A3">
        <w:t>ANOVA was further applied to pinpoint differentially expressed proteins (DEPs) among sample groups. Hierarchical clustering of proteins ensued, driven by the z-statistic matrix, revealing distinctive expression signatures. Following this, pathway enrichment analysis was conducted for each set of proteins.</w:t>
      </w:r>
    </w:p>
    <w:tbl>
      <w:tblPr>
        <w:tblStyle w:val="a3"/>
        <w:tblW w:w="0" w:type="auto"/>
        <w:tblLook w:val="04A0" w:firstRow="1" w:lastRow="0" w:firstColumn="1" w:lastColumn="0" w:noHBand="0" w:noVBand="1"/>
      </w:tblPr>
      <w:tblGrid>
        <w:gridCol w:w="2376"/>
        <w:gridCol w:w="1730"/>
        <w:gridCol w:w="4190"/>
      </w:tblGrid>
      <w:tr w:rsidR="003A2EE7" w:rsidRPr="00F8488F" w14:paraId="770902E1" w14:textId="77777777" w:rsidTr="00CA54A5">
        <w:tc>
          <w:tcPr>
            <w:tcW w:w="2376" w:type="dxa"/>
          </w:tcPr>
          <w:p w14:paraId="46D20063" w14:textId="77777777" w:rsidR="003A2EE7" w:rsidRPr="00CA54A5" w:rsidRDefault="003A2EE7" w:rsidP="00CA54A5">
            <w:pPr>
              <w:pStyle w:val="af2"/>
            </w:pPr>
            <w:r w:rsidRPr="00CA54A5">
              <w:rPr>
                <w:rFonts w:hint="eastAsia"/>
              </w:rPr>
              <w:t>N</w:t>
            </w:r>
            <w:r w:rsidRPr="00CA54A5">
              <w:t>ame</w:t>
            </w:r>
          </w:p>
        </w:tc>
        <w:tc>
          <w:tcPr>
            <w:tcW w:w="1730" w:type="dxa"/>
          </w:tcPr>
          <w:p w14:paraId="0165B1AE" w14:textId="77777777" w:rsidR="003A2EE7" w:rsidRPr="00CA54A5" w:rsidRDefault="003A2EE7" w:rsidP="00CA54A5">
            <w:pPr>
              <w:pStyle w:val="af2"/>
            </w:pPr>
            <w:r w:rsidRPr="00CA54A5">
              <w:rPr>
                <w:rFonts w:hint="eastAsia"/>
              </w:rPr>
              <w:t>F</w:t>
            </w:r>
            <w:r w:rsidRPr="00CA54A5">
              <w:t>lag</w:t>
            </w:r>
          </w:p>
        </w:tc>
        <w:tc>
          <w:tcPr>
            <w:tcW w:w="4190" w:type="dxa"/>
          </w:tcPr>
          <w:p w14:paraId="355E2047" w14:textId="77777777" w:rsidR="003A2EE7" w:rsidRPr="00CA54A5" w:rsidRDefault="003A2EE7" w:rsidP="00CA54A5">
            <w:pPr>
              <w:pStyle w:val="af2"/>
            </w:pPr>
            <w:r w:rsidRPr="00CA54A5">
              <w:rPr>
                <w:rFonts w:hint="eastAsia"/>
              </w:rPr>
              <w:t>D</w:t>
            </w:r>
            <w:r w:rsidRPr="00CA54A5">
              <w:t>escription</w:t>
            </w:r>
          </w:p>
        </w:tc>
      </w:tr>
      <w:tr w:rsidR="003A2EE7" w:rsidRPr="00F8488F" w14:paraId="50510D2F" w14:textId="77777777" w:rsidTr="00CA54A5">
        <w:tc>
          <w:tcPr>
            <w:tcW w:w="2376" w:type="dxa"/>
          </w:tcPr>
          <w:p w14:paraId="2FC07B32" w14:textId="77777777" w:rsidR="003A2EE7" w:rsidRPr="00CA54A5" w:rsidRDefault="003A2EE7" w:rsidP="00CA54A5">
            <w:pPr>
              <w:pStyle w:val="af2"/>
            </w:pPr>
            <w:r w:rsidRPr="00CA54A5">
              <w:t>z-statistic file*</w:t>
            </w:r>
          </w:p>
        </w:tc>
        <w:tc>
          <w:tcPr>
            <w:tcW w:w="1730" w:type="dxa"/>
          </w:tcPr>
          <w:p w14:paraId="0642FC5E" w14:textId="77777777" w:rsidR="003A2EE7" w:rsidRPr="00CA54A5" w:rsidRDefault="003A2EE7" w:rsidP="00CA54A5">
            <w:pPr>
              <w:pStyle w:val="af2"/>
            </w:pPr>
            <w:r w:rsidRPr="00CA54A5">
              <w:t>--z_statistic_matrix</w:t>
            </w:r>
          </w:p>
        </w:tc>
        <w:tc>
          <w:tcPr>
            <w:tcW w:w="4190" w:type="dxa"/>
          </w:tcPr>
          <w:p w14:paraId="52D85566" w14:textId="44767921" w:rsidR="003A2EE7" w:rsidRPr="00CA54A5" w:rsidRDefault="003A2EE7" w:rsidP="00CA54A5">
            <w:pPr>
              <w:pStyle w:val="af2"/>
            </w:pPr>
            <w:r w:rsidRPr="00CA54A5">
              <w:t>Output file z_statistic_table.</w:t>
            </w:r>
            <w:r w:rsidR="009259A6" w:rsidRPr="00CA54A5">
              <w:t>txt</w:t>
            </w:r>
            <w:r w:rsidRPr="00CA54A5">
              <w:t xml:space="preserve"> from reverse-zMAP</w:t>
            </w:r>
            <w:r w:rsidR="00CA54A5">
              <w:t>.</w:t>
            </w:r>
          </w:p>
        </w:tc>
      </w:tr>
      <w:tr w:rsidR="003A2EE7" w:rsidRPr="00F8488F" w14:paraId="6811F169" w14:textId="77777777" w:rsidTr="00CA54A5">
        <w:tc>
          <w:tcPr>
            <w:tcW w:w="2376" w:type="dxa"/>
          </w:tcPr>
          <w:p w14:paraId="5073A9D3" w14:textId="5D129D5C" w:rsidR="003A2EE7" w:rsidRPr="00CA54A5" w:rsidRDefault="00EA0551" w:rsidP="00CA54A5">
            <w:pPr>
              <w:pStyle w:val="af2"/>
            </w:pPr>
            <w:r w:rsidRPr="00CA54A5">
              <w:t xml:space="preserve">cluster </w:t>
            </w:r>
            <w:r w:rsidR="003A2EE7" w:rsidRPr="00CA54A5">
              <w:t>file*</w:t>
            </w:r>
          </w:p>
        </w:tc>
        <w:tc>
          <w:tcPr>
            <w:tcW w:w="1730" w:type="dxa"/>
          </w:tcPr>
          <w:p w14:paraId="0046F71F" w14:textId="5C7F588B" w:rsidR="003A2EE7" w:rsidRPr="00CA54A5" w:rsidRDefault="003A2EE7" w:rsidP="00CA54A5">
            <w:pPr>
              <w:pStyle w:val="af2"/>
            </w:pPr>
            <w:r w:rsidRPr="00CA54A5">
              <w:t>-</w:t>
            </w:r>
            <w:r w:rsidR="00EA0551" w:rsidRPr="00CA54A5">
              <w:t>-cluster_f</w:t>
            </w:r>
          </w:p>
        </w:tc>
        <w:tc>
          <w:tcPr>
            <w:tcW w:w="4190" w:type="dxa"/>
          </w:tcPr>
          <w:p w14:paraId="3D831037" w14:textId="37F8BAD3" w:rsidR="003A2EE7" w:rsidRPr="00CA54A5" w:rsidRDefault="00E6696B" w:rsidP="00CA54A5">
            <w:pPr>
              <w:pStyle w:val="af2"/>
            </w:pPr>
            <w:r w:rsidRPr="00CA54A5">
              <w:t>A comma-separated file with the first column containing sample names and the second column indicating the respective sample groups.</w:t>
            </w:r>
          </w:p>
        </w:tc>
      </w:tr>
      <w:tr w:rsidR="003A2EE7" w:rsidRPr="00F8488F" w14:paraId="281FE54F" w14:textId="77777777" w:rsidTr="00CA54A5">
        <w:tc>
          <w:tcPr>
            <w:tcW w:w="2376" w:type="dxa"/>
          </w:tcPr>
          <w:p w14:paraId="136732CC" w14:textId="4938595B" w:rsidR="003A2EE7" w:rsidRPr="00CA54A5" w:rsidRDefault="003A2EE7" w:rsidP="00CA54A5">
            <w:pPr>
              <w:pStyle w:val="af2"/>
            </w:pPr>
            <w:r w:rsidRPr="00CA54A5">
              <w:t xml:space="preserve">Sample </w:t>
            </w:r>
            <w:r w:rsidR="00EA0551" w:rsidRPr="00CA54A5">
              <w:t>clinical and molecule file</w:t>
            </w:r>
            <w:r w:rsidRPr="00CA54A5">
              <w:t>*</w:t>
            </w:r>
          </w:p>
        </w:tc>
        <w:tc>
          <w:tcPr>
            <w:tcW w:w="1730" w:type="dxa"/>
          </w:tcPr>
          <w:p w14:paraId="791473EE" w14:textId="29A5E9E0" w:rsidR="003A2EE7" w:rsidRPr="00CA54A5" w:rsidRDefault="003A2EE7" w:rsidP="00CA54A5">
            <w:pPr>
              <w:pStyle w:val="af2"/>
            </w:pPr>
            <w:r w:rsidRPr="00CA54A5">
              <w:t>-</w:t>
            </w:r>
            <w:r w:rsidR="00EA0551" w:rsidRPr="00CA54A5">
              <w:t>-clinical_info</w:t>
            </w:r>
          </w:p>
        </w:tc>
        <w:tc>
          <w:tcPr>
            <w:tcW w:w="4190" w:type="dxa"/>
          </w:tcPr>
          <w:p w14:paraId="20B057AA" w14:textId="0EA3A48A" w:rsidR="003A2EE7" w:rsidRPr="00CA54A5" w:rsidRDefault="00EC76C6" w:rsidP="00CA54A5">
            <w:pPr>
              <w:pStyle w:val="af2"/>
            </w:pPr>
            <w:bookmarkStart w:id="13" w:name="_Hlk150524214"/>
            <w:r w:rsidRPr="00CA54A5">
              <w:t>A tab-separated file with the first column representing sample names, and the subsequent columns containing clinical and molecular features. Please note that column names can only include letters, numbers, and underscores.</w:t>
            </w:r>
            <w:r w:rsidR="007A6452" w:rsidRPr="00CA54A5">
              <w:t xml:space="preserve"> Allows NaN values.</w:t>
            </w:r>
            <w:r w:rsidR="009317A2" w:rsidRPr="00CA54A5">
              <w:t xml:space="preserve"> When plotting, NaN values are represented by white color by default.</w:t>
            </w:r>
            <w:bookmarkEnd w:id="13"/>
          </w:p>
        </w:tc>
      </w:tr>
      <w:tr w:rsidR="003A2EE7" w:rsidRPr="00F8488F" w14:paraId="7D1D56DA" w14:textId="77777777" w:rsidTr="00CA54A5">
        <w:tc>
          <w:tcPr>
            <w:tcW w:w="2376" w:type="dxa"/>
          </w:tcPr>
          <w:p w14:paraId="6AACC54A" w14:textId="024A92CB" w:rsidR="003A2EE7" w:rsidRPr="00CA54A5" w:rsidRDefault="00EA0551" w:rsidP="00CA54A5">
            <w:pPr>
              <w:pStyle w:val="af2"/>
            </w:pPr>
            <w:r w:rsidRPr="00CA54A5">
              <w:t>discrete features</w:t>
            </w:r>
            <w:r w:rsidR="003A2EE7" w:rsidRPr="00CA54A5">
              <w:t>*</w:t>
            </w:r>
          </w:p>
        </w:tc>
        <w:tc>
          <w:tcPr>
            <w:tcW w:w="1730" w:type="dxa"/>
          </w:tcPr>
          <w:p w14:paraId="01198D91" w14:textId="51EC60CC" w:rsidR="003A2EE7" w:rsidRPr="00CA54A5" w:rsidRDefault="00EA0551" w:rsidP="00CA54A5">
            <w:pPr>
              <w:pStyle w:val="af2"/>
            </w:pPr>
            <w:r w:rsidRPr="00CA54A5">
              <w:t>--discrete</w:t>
            </w:r>
          </w:p>
        </w:tc>
        <w:tc>
          <w:tcPr>
            <w:tcW w:w="4190" w:type="dxa"/>
          </w:tcPr>
          <w:p w14:paraId="4C589372" w14:textId="44DF4568" w:rsidR="003A2EE7" w:rsidRPr="00CA54A5" w:rsidRDefault="007A6452" w:rsidP="00CA54A5">
            <w:pPr>
              <w:pStyle w:val="af2"/>
            </w:pPr>
            <w:r w:rsidRPr="00CA54A5">
              <w:t>This is a string where discrete features are comma-separated. For example, 'gender,</w:t>
            </w:r>
            <w:r w:rsidR="00CA54A5">
              <w:t xml:space="preserve"> </w:t>
            </w:r>
            <w:r w:rsidRPr="00CA54A5">
              <w:t>stage'.</w:t>
            </w:r>
          </w:p>
        </w:tc>
      </w:tr>
      <w:tr w:rsidR="003A2EE7" w:rsidRPr="00F8488F" w14:paraId="2F84F4A2" w14:textId="77777777" w:rsidTr="00CA54A5">
        <w:tc>
          <w:tcPr>
            <w:tcW w:w="2376" w:type="dxa"/>
          </w:tcPr>
          <w:p w14:paraId="6999D7B6" w14:textId="01EE2D6C" w:rsidR="003A2EE7" w:rsidRPr="00CA54A5" w:rsidRDefault="00EA0551" w:rsidP="00CA54A5">
            <w:pPr>
              <w:pStyle w:val="af2"/>
            </w:pPr>
            <w:r w:rsidRPr="00CA54A5">
              <w:t>Continuous features*</w:t>
            </w:r>
          </w:p>
        </w:tc>
        <w:tc>
          <w:tcPr>
            <w:tcW w:w="1730" w:type="dxa"/>
          </w:tcPr>
          <w:p w14:paraId="4DF55E52" w14:textId="69850379" w:rsidR="003A2EE7" w:rsidRPr="00CA54A5" w:rsidRDefault="00EA0551" w:rsidP="00CA54A5">
            <w:pPr>
              <w:pStyle w:val="af2"/>
            </w:pPr>
            <w:r w:rsidRPr="00CA54A5">
              <w:t>--continuous</w:t>
            </w:r>
          </w:p>
        </w:tc>
        <w:tc>
          <w:tcPr>
            <w:tcW w:w="4190" w:type="dxa"/>
          </w:tcPr>
          <w:p w14:paraId="59305DA2" w14:textId="2F1D0D5C" w:rsidR="003A2EE7" w:rsidRPr="00CA54A5" w:rsidRDefault="007A6452" w:rsidP="00CA54A5">
            <w:pPr>
              <w:pStyle w:val="af2"/>
            </w:pPr>
            <w:r w:rsidRPr="00CA54A5">
              <w:t>This is a string where continuous features are comma-separated. For example, 'age,tumor_size'.</w:t>
            </w:r>
          </w:p>
        </w:tc>
      </w:tr>
      <w:tr w:rsidR="00EA0551" w:rsidRPr="00F8488F" w14:paraId="2DB494A9" w14:textId="77777777" w:rsidTr="00CA54A5">
        <w:tc>
          <w:tcPr>
            <w:tcW w:w="2376" w:type="dxa"/>
          </w:tcPr>
          <w:p w14:paraId="63D81A70" w14:textId="0AB1C2AB" w:rsidR="00EA0551" w:rsidRPr="00CA54A5" w:rsidRDefault="00EA0551" w:rsidP="00CA54A5">
            <w:pPr>
              <w:pStyle w:val="af2"/>
            </w:pPr>
            <w:r w:rsidRPr="00CA54A5">
              <w:t>color for discrete features*</w:t>
            </w:r>
          </w:p>
        </w:tc>
        <w:tc>
          <w:tcPr>
            <w:tcW w:w="1730" w:type="dxa"/>
          </w:tcPr>
          <w:p w14:paraId="747B230F" w14:textId="72640313" w:rsidR="00EA0551" w:rsidRPr="00CA54A5" w:rsidRDefault="00EA0551" w:rsidP="00CA54A5">
            <w:pPr>
              <w:pStyle w:val="af2"/>
            </w:pPr>
            <w:r w:rsidRPr="00CA54A5">
              <w:t>--color_f</w:t>
            </w:r>
          </w:p>
        </w:tc>
        <w:tc>
          <w:tcPr>
            <w:tcW w:w="4190" w:type="dxa"/>
          </w:tcPr>
          <w:p w14:paraId="32FCF7A0" w14:textId="491E8F14" w:rsidR="00EA0551" w:rsidRPr="00CA54A5" w:rsidRDefault="00046AAD" w:rsidP="00CA54A5">
            <w:pPr>
              <w:pStyle w:val="af2"/>
            </w:pPr>
            <w:r w:rsidRPr="00CA54A5">
              <w:t>Tab-delimited file with no column names. The first column represents discrete sample features, and the second column corresponds to the hexadecimal color code for each feature.</w:t>
            </w:r>
          </w:p>
        </w:tc>
      </w:tr>
      <w:tr w:rsidR="00EA0551" w:rsidRPr="00F8488F" w14:paraId="68CE05AA" w14:textId="77777777" w:rsidTr="00CA54A5">
        <w:tc>
          <w:tcPr>
            <w:tcW w:w="2376" w:type="dxa"/>
          </w:tcPr>
          <w:p w14:paraId="5BBD2ECB" w14:textId="29C1CBBC" w:rsidR="00EA0551" w:rsidRPr="00CA54A5" w:rsidRDefault="00EA0551" w:rsidP="00CA54A5">
            <w:pPr>
              <w:pStyle w:val="af2"/>
            </w:pPr>
            <w:r w:rsidRPr="00CA54A5">
              <w:t>color for continuous feature*</w:t>
            </w:r>
          </w:p>
        </w:tc>
        <w:tc>
          <w:tcPr>
            <w:tcW w:w="1730" w:type="dxa"/>
          </w:tcPr>
          <w:p w14:paraId="03B9010F" w14:textId="28D69AFA" w:rsidR="00EA0551" w:rsidRPr="00CA54A5" w:rsidRDefault="00EA0551" w:rsidP="00CA54A5">
            <w:pPr>
              <w:pStyle w:val="af2"/>
            </w:pPr>
            <w:r w:rsidRPr="00CA54A5">
              <w:t>--colorbar_f</w:t>
            </w:r>
          </w:p>
        </w:tc>
        <w:tc>
          <w:tcPr>
            <w:tcW w:w="4190" w:type="dxa"/>
          </w:tcPr>
          <w:p w14:paraId="6B6A51B9" w14:textId="11F48FA7" w:rsidR="00EA0551" w:rsidRPr="00CA54A5" w:rsidRDefault="00046AAD" w:rsidP="00CA54A5">
            <w:pPr>
              <w:pStyle w:val="af2"/>
            </w:pPr>
            <w:r w:rsidRPr="00CA54A5">
              <w:t xml:space="preserve">Tab-delimited file with no column names. The first column represents discrete sample features, and the second column corresponds to the colormaps in </w:t>
            </w:r>
            <w:r w:rsidR="00CA54A5">
              <w:t>Matplotlib</w:t>
            </w:r>
            <w:r w:rsidRPr="00CA54A5">
              <w:t xml:space="preserve"> for each feature.</w:t>
            </w:r>
          </w:p>
        </w:tc>
      </w:tr>
      <w:tr w:rsidR="00EA0551" w:rsidRPr="00F8488F" w14:paraId="29AC19A9" w14:textId="77777777" w:rsidTr="00CA54A5">
        <w:tc>
          <w:tcPr>
            <w:tcW w:w="2376" w:type="dxa"/>
          </w:tcPr>
          <w:p w14:paraId="305FA931" w14:textId="7CC7A86F" w:rsidR="00EA0551" w:rsidRPr="00CA54A5" w:rsidRDefault="00442C89" w:rsidP="00CA54A5">
            <w:pPr>
              <w:pStyle w:val="af2"/>
            </w:pPr>
            <w:r w:rsidRPr="00CA54A5">
              <w:rPr>
                <w:rFonts w:hint="eastAsia"/>
              </w:rPr>
              <w:t>F</w:t>
            </w:r>
            <w:r w:rsidRPr="00CA54A5">
              <w:t>DR cutoff*</w:t>
            </w:r>
          </w:p>
        </w:tc>
        <w:tc>
          <w:tcPr>
            <w:tcW w:w="1730" w:type="dxa"/>
          </w:tcPr>
          <w:p w14:paraId="60EA9C1C" w14:textId="14CCCEA8" w:rsidR="00EA0551" w:rsidRPr="00CA54A5" w:rsidRDefault="00EA0551" w:rsidP="00CA54A5">
            <w:pPr>
              <w:pStyle w:val="af2"/>
            </w:pPr>
            <w:r w:rsidRPr="00CA54A5">
              <w:t>--fdr</w:t>
            </w:r>
          </w:p>
        </w:tc>
        <w:tc>
          <w:tcPr>
            <w:tcW w:w="4190" w:type="dxa"/>
          </w:tcPr>
          <w:p w14:paraId="2373B9D0" w14:textId="211E9863" w:rsidR="00EA0551" w:rsidRPr="00CA54A5" w:rsidRDefault="00442C89" w:rsidP="00CA54A5">
            <w:pPr>
              <w:pStyle w:val="af2"/>
            </w:pPr>
            <w:r w:rsidRPr="00CA54A5">
              <w:t>FDR cutoff used for identifying</w:t>
            </w:r>
            <w:r w:rsidR="0004477B" w:rsidRPr="00CA54A5">
              <w:t xml:space="preserve"> DEPs</w:t>
            </w:r>
            <w:r w:rsidR="00EA0551" w:rsidRPr="00CA54A5">
              <w:t>.</w:t>
            </w:r>
            <w:r w:rsidR="004D223D" w:rsidRPr="00CA54A5">
              <w:t xml:space="preserve"> The default FDR is 0.05.</w:t>
            </w:r>
          </w:p>
        </w:tc>
      </w:tr>
      <w:tr w:rsidR="00EA0551" w:rsidRPr="00F8488F" w14:paraId="29AC0BE3" w14:textId="77777777" w:rsidTr="00CA54A5">
        <w:tc>
          <w:tcPr>
            <w:tcW w:w="2376" w:type="dxa"/>
          </w:tcPr>
          <w:p w14:paraId="7987EEB0" w14:textId="621C3B53" w:rsidR="00EA0551" w:rsidRPr="00CA54A5" w:rsidRDefault="00EA0551" w:rsidP="00CA54A5">
            <w:pPr>
              <w:pStyle w:val="af2"/>
            </w:pPr>
            <w:bookmarkStart w:id="14" w:name="_Hlk150519421"/>
            <w:r w:rsidRPr="00CA54A5">
              <w:t>Number of protein clusters</w:t>
            </w:r>
          </w:p>
        </w:tc>
        <w:tc>
          <w:tcPr>
            <w:tcW w:w="1730" w:type="dxa"/>
          </w:tcPr>
          <w:p w14:paraId="6EDCBFA9" w14:textId="7AE6D06E" w:rsidR="00EA0551" w:rsidRPr="00CA54A5" w:rsidRDefault="00EA0551" w:rsidP="00CA54A5">
            <w:pPr>
              <w:pStyle w:val="af2"/>
            </w:pPr>
            <w:r w:rsidRPr="00CA54A5">
              <w:t>--cluster_n</w:t>
            </w:r>
          </w:p>
        </w:tc>
        <w:tc>
          <w:tcPr>
            <w:tcW w:w="4190" w:type="dxa"/>
          </w:tcPr>
          <w:p w14:paraId="25B19BA0" w14:textId="71DE270D" w:rsidR="00EA0551" w:rsidRPr="00CA54A5" w:rsidRDefault="0004477B" w:rsidP="00CA54A5">
            <w:pPr>
              <w:pStyle w:val="af2"/>
            </w:pPr>
            <w:r w:rsidRPr="00CA54A5">
              <w:t>Cluster number for DEPs</w:t>
            </w:r>
            <w:r w:rsidR="00EA0551" w:rsidRPr="00CA54A5">
              <w:t>.</w:t>
            </w:r>
          </w:p>
        </w:tc>
      </w:tr>
      <w:bookmarkEnd w:id="14"/>
      <w:tr w:rsidR="00EA0551" w:rsidRPr="00F8488F" w14:paraId="56A349CF" w14:textId="77777777" w:rsidTr="00CA54A5">
        <w:tc>
          <w:tcPr>
            <w:tcW w:w="2376" w:type="dxa"/>
          </w:tcPr>
          <w:p w14:paraId="0ABEA0BC" w14:textId="77777777" w:rsidR="00EA0551" w:rsidRPr="00CA54A5" w:rsidRDefault="00EA0551" w:rsidP="00CA54A5">
            <w:pPr>
              <w:pStyle w:val="af2"/>
            </w:pPr>
            <w:r w:rsidRPr="00CA54A5">
              <w:t>email address</w:t>
            </w:r>
          </w:p>
        </w:tc>
        <w:tc>
          <w:tcPr>
            <w:tcW w:w="1730" w:type="dxa"/>
          </w:tcPr>
          <w:p w14:paraId="4E290A69" w14:textId="22E4B87A" w:rsidR="00EA0551" w:rsidRPr="00CA54A5" w:rsidRDefault="00FC3BB5" w:rsidP="00CA54A5">
            <w:pPr>
              <w:pStyle w:val="af2"/>
            </w:pPr>
            <w:r w:rsidRPr="00CA54A5">
              <w:t>--outdir</w:t>
            </w:r>
          </w:p>
        </w:tc>
        <w:tc>
          <w:tcPr>
            <w:tcW w:w="4190" w:type="dxa"/>
          </w:tcPr>
          <w:p w14:paraId="17814E3D" w14:textId="77777777" w:rsidR="00EA0551" w:rsidRPr="00CA54A5" w:rsidRDefault="00EA0551" w:rsidP="00CA54A5">
            <w:pPr>
              <w:pStyle w:val="af2"/>
            </w:pPr>
            <w:r w:rsidRPr="00CA54A5">
              <w:t>After the operation is completed, the download link for the result files will be sent to the user’s email.</w:t>
            </w:r>
          </w:p>
        </w:tc>
      </w:tr>
    </w:tbl>
    <w:p w14:paraId="1AA9AA18" w14:textId="5E22F5CA" w:rsidR="003A2EE7" w:rsidRPr="00821865" w:rsidRDefault="003A2EE7" w:rsidP="00CA54A5">
      <w:pPr>
        <w:pStyle w:val="2"/>
      </w:pPr>
      <w:r w:rsidRPr="00821865">
        <w:t>Input Files</w:t>
      </w:r>
    </w:p>
    <w:p w14:paraId="79EF19E1" w14:textId="77777777" w:rsidR="003A2EE7" w:rsidRDefault="003A2EE7" w:rsidP="00CA54A5">
      <w:pPr>
        <w:pStyle w:val="3"/>
        <w:spacing w:before="31" w:after="31"/>
      </w:pPr>
      <w:r>
        <w:t>1.z statistic</w:t>
      </w:r>
      <w:r w:rsidRPr="00944622">
        <w:t xml:space="preserve"> file (--z_statistic_matrix</w:t>
      </w:r>
      <w:r>
        <w:rPr>
          <w:rFonts w:hint="eastAsia"/>
        </w:rPr>
        <w:t>)</w:t>
      </w:r>
      <w:r w:rsidRPr="00944622">
        <w:t xml:space="preserve"> </w:t>
      </w:r>
    </w:p>
    <w:p w14:paraId="64C0D1A9" w14:textId="684825E4" w:rsidR="003A2EE7" w:rsidRDefault="003A2EE7" w:rsidP="00CA54A5">
      <w:pPr>
        <w:pStyle w:val="ae"/>
        <w:spacing w:after="156"/>
      </w:pPr>
      <w:r w:rsidRPr="008415E3">
        <w:t xml:space="preserve">Output file </w:t>
      </w:r>
      <w:r w:rsidRPr="008415E3">
        <w:rPr>
          <w:color w:val="FF0000"/>
        </w:rPr>
        <w:t>z_statistic_table.</w:t>
      </w:r>
      <w:r w:rsidR="009259A6">
        <w:rPr>
          <w:color w:val="FF0000"/>
        </w:rPr>
        <w:t>txt</w:t>
      </w:r>
      <w:r w:rsidRPr="008415E3">
        <w:t xml:space="preserve"> from reverse-zMAP</w:t>
      </w:r>
      <w:r>
        <w:t xml:space="preserve"> as input.</w:t>
      </w:r>
    </w:p>
    <w:p w14:paraId="54382339" w14:textId="77777777" w:rsidR="003A2EE7" w:rsidRPr="00821865" w:rsidRDefault="003A2EE7" w:rsidP="003A2EE7">
      <w:pPr>
        <w:spacing w:line="360" w:lineRule="auto"/>
        <w:rPr>
          <w:rFonts w:ascii="Arial" w:hAnsi="Arial" w:cs="Arial"/>
          <w:sz w:val="24"/>
          <w:szCs w:val="24"/>
        </w:rPr>
      </w:pPr>
    </w:p>
    <w:p w14:paraId="08AC31F4" w14:textId="504C80AB" w:rsidR="003A2EE7" w:rsidRPr="00944622" w:rsidRDefault="003A2EE7" w:rsidP="00CA54A5">
      <w:pPr>
        <w:pStyle w:val="3"/>
        <w:spacing w:before="31" w:after="31"/>
      </w:pPr>
      <w:r>
        <w:t xml:space="preserve">2. </w:t>
      </w:r>
      <w:r w:rsidR="009317A2">
        <w:t xml:space="preserve">cluster file </w:t>
      </w:r>
      <w:r w:rsidRPr="00944622">
        <w:t>(</w:t>
      </w:r>
      <w:r w:rsidR="009317A2" w:rsidRPr="009317A2">
        <w:t>--cluster_f</w:t>
      </w:r>
      <w:r w:rsidRPr="00944622">
        <w:t xml:space="preserve">) </w:t>
      </w:r>
    </w:p>
    <w:p w14:paraId="35C2BBBB" w14:textId="77777777" w:rsidR="009317A2" w:rsidRDefault="009317A2" w:rsidP="00CA54A5">
      <w:pPr>
        <w:pStyle w:val="ae"/>
        <w:spacing w:after="156"/>
      </w:pPr>
      <w:r w:rsidRPr="009317A2">
        <w:t>A comma-separated file with the first column containing sample names and the second column indicating the respective sample groups.</w:t>
      </w:r>
    </w:p>
    <w:p w14:paraId="2A69E154" w14:textId="01ABEDDD" w:rsidR="009317A2" w:rsidRDefault="009317A2" w:rsidP="00CA54A5">
      <w:pPr>
        <w:pStyle w:val="3"/>
        <w:spacing w:before="31" w:after="31"/>
      </w:pPr>
      <w:r>
        <w:rPr>
          <w:rFonts w:hint="eastAsia"/>
        </w:rPr>
        <w:t>3</w:t>
      </w:r>
      <w:r>
        <w:t>. Sample clinical and molecule file (</w:t>
      </w:r>
      <w:r w:rsidRPr="00F50344">
        <w:t>-</w:t>
      </w:r>
      <w:r w:rsidRPr="00EA0551">
        <w:t>-clinical_info</w:t>
      </w:r>
      <w:r>
        <w:t>)</w:t>
      </w:r>
    </w:p>
    <w:p w14:paraId="6C508888" w14:textId="03F76144" w:rsidR="00C96425" w:rsidRDefault="009317A2" w:rsidP="00CA54A5">
      <w:pPr>
        <w:pStyle w:val="ae"/>
        <w:spacing w:after="156"/>
      </w:pPr>
      <w:r w:rsidRPr="009317A2">
        <w:t>A tab-separated file with the first column representing sample names, and the subsequent columns containing clinical and molecular features. Please note that column names can only include letters, numbers, and underscores. Allows NaN values. When plotting, NaN values are represented by white color by default.</w:t>
      </w:r>
    </w:p>
    <w:p w14:paraId="6A55B70F" w14:textId="20FC3500" w:rsidR="009317A2" w:rsidRDefault="009317A2" w:rsidP="00CA54A5">
      <w:pPr>
        <w:pStyle w:val="3"/>
        <w:spacing w:before="31" w:after="31"/>
      </w:pPr>
      <w:r>
        <w:t>4.</w:t>
      </w:r>
      <w:r w:rsidRPr="009317A2">
        <w:t xml:space="preserve"> </w:t>
      </w:r>
      <w:r>
        <w:t>color for discrete features (</w:t>
      </w:r>
      <w:r w:rsidR="00C96425" w:rsidRPr="00EA0551">
        <w:t>--color_f</w:t>
      </w:r>
      <w:r>
        <w:t>)</w:t>
      </w:r>
    </w:p>
    <w:p w14:paraId="0F6F3B68" w14:textId="445B2E84" w:rsidR="00C96425" w:rsidRPr="009317A2" w:rsidRDefault="00C96425" w:rsidP="00CA54A5">
      <w:pPr>
        <w:pStyle w:val="ae"/>
        <w:spacing w:after="156"/>
      </w:pPr>
      <w:r w:rsidRPr="00C96425">
        <w:t xml:space="preserve">Tab-delimited file with no column names. The first column represents discrete sample features, and the second column corresponds to the </w:t>
      </w:r>
      <w:bookmarkStart w:id="15" w:name="OLE_LINK9"/>
      <w:r w:rsidRPr="00C96425">
        <w:t>hexadecimal color code</w:t>
      </w:r>
      <w:bookmarkEnd w:id="15"/>
      <w:r>
        <w:t xml:space="preserve"> (such as </w:t>
      </w:r>
      <w:r w:rsidRPr="00C96425">
        <w:t>#808080</w:t>
      </w:r>
      <w:r>
        <w:t>)</w:t>
      </w:r>
      <w:r w:rsidRPr="00C96425">
        <w:t xml:space="preserve"> for each feature.</w:t>
      </w:r>
    </w:p>
    <w:p w14:paraId="0A254731" w14:textId="17D25BB1" w:rsidR="009317A2" w:rsidRPr="00C96425" w:rsidRDefault="00C96425" w:rsidP="00CA54A5">
      <w:pPr>
        <w:pStyle w:val="3"/>
        <w:spacing w:before="31" w:after="31"/>
      </w:pPr>
      <w:r>
        <w:t xml:space="preserve">5. </w:t>
      </w:r>
      <w:r w:rsidRPr="00C96425">
        <w:t>color for continuous feature</w:t>
      </w:r>
      <w:r>
        <w:t xml:space="preserve"> (</w:t>
      </w:r>
      <w:r w:rsidRPr="00EA0551">
        <w:t>--colorbar_f</w:t>
      </w:r>
      <w:r>
        <w:t>)</w:t>
      </w:r>
    </w:p>
    <w:p w14:paraId="5ED408EE" w14:textId="2AAD6634" w:rsidR="009317A2" w:rsidRDefault="00C96425" w:rsidP="00CA54A5">
      <w:pPr>
        <w:pStyle w:val="ae"/>
        <w:spacing w:after="156"/>
      </w:pPr>
      <w:r w:rsidRPr="00C96425">
        <w:t xml:space="preserve">Tab-delimited file with no column names. The first column represents discrete sample features, and the second column corresponds to the colormaps in </w:t>
      </w:r>
      <w:r w:rsidRPr="00C96425">
        <w:rPr>
          <w:i/>
          <w:iCs/>
        </w:rPr>
        <w:t>Matplotlib</w:t>
      </w:r>
      <w:r w:rsidRPr="00C96425">
        <w:t xml:space="preserve"> for each feature.</w:t>
      </w:r>
      <w:r>
        <w:t xml:space="preserve"> </w:t>
      </w:r>
    </w:p>
    <w:p w14:paraId="356F3826" w14:textId="02399737" w:rsidR="00442C89" w:rsidRDefault="00C96425" w:rsidP="003A2EE7">
      <w:pPr>
        <w:spacing w:line="360" w:lineRule="auto"/>
        <w:rPr>
          <w:rFonts w:ascii="Arial" w:hAnsi="Arial" w:cs="Arial"/>
          <w:sz w:val="18"/>
          <w:szCs w:val="18"/>
        </w:rPr>
      </w:pPr>
      <w:r>
        <w:rPr>
          <w:rFonts w:ascii="Arial" w:hAnsi="Arial" w:cs="Arial"/>
          <w:sz w:val="18"/>
          <w:szCs w:val="18"/>
        </w:rPr>
        <w:t xml:space="preserve">Colormaps: </w:t>
      </w:r>
      <w:hyperlink r:id="rId9" w:history="1">
        <w:r w:rsidRPr="00A95F72">
          <w:rPr>
            <w:rStyle w:val="aa"/>
            <w:rFonts w:ascii="Arial" w:hAnsi="Arial" w:cs="Arial"/>
            <w:sz w:val="18"/>
            <w:szCs w:val="18"/>
          </w:rPr>
          <w:t>https://matplotlib.org/stable/users/explain/colors/colormaps.html</w:t>
        </w:r>
      </w:hyperlink>
    </w:p>
    <w:p w14:paraId="4AFE371B" w14:textId="77777777" w:rsidR="003A2EE7" w:rsidRDefault="003A2EE7" w:rsidP="00CA54A5">
      <w:pPr>
        <w:pStyle w:val="2"/>
      </w:pPr>
      <w:r w:rsidRPr="00721359">
        <w:rPr>
          <w:rFonts w:hint="eastAsia"/>
        </w:rPr>
        <w:t>O</w:t>
      </w:r>
      <w:r w:rsidRPr="00721359">
        <w:t>utput File</w:t>
      </w:r>
    </w:p>
    <w:p w14:paraId="1594D1F7" w14:textId="045BCEA2" w:rsidR="003A2EE7" w:rsidRDefault="003A2EE7" w:rsidP="00CA54A5">
      <w:pPr>
        <w:pStyle w:val="3"/>
        <w:spacing w:before="31" w:after="31"/>
      </w:pPr>
      <w:r>
        <w:t>1</w:t>
      </w:r>
      <w:r w:rsidRPr="003D1F9E">
        <w:t xml:space="preserve">. </w:t>
      </w:r>
      <w:r w:rsidR="00C96425" w:rsidRPr="00C96425">
        <w:t>Graphic output</w:t>
      </w:r>
      <w:r>
        <w:t>:</w:t>
      </w:r>
      <w:r w:rsidRPr="00271651">
        <w:t xml:space="preserve"> </w:t>
      </w:r>
    </w:p>
    <w:p w14:paraId="0947AB54" w14:textId="5112863E" w:rsidR="003A2EE7" w:rsidRDefault="00C96425" w:rsidP="00977D26">
      <w:pPr>
        <w:pStyle w:val="af0"/>
        <w:spacing w:after="156"/>
      </w:pPr>
      <w:r w:rsidRPr="00C96425">
        <w:t>sample_clustering_association_with_clinical_and_molecule_feature.pdf</w:t>
      </w:r>
    </w:p>
    <w:p w14:paraId="1ABEE1A2" w14:textId="1D772133" w:rsidR="003A2EE7" w:rsidRPr="00E26BDC" w:rsidRDefault="003A2EE7" w:rsidP="00CA54A5">
      <w:pPr>
        <w:pStyle w:val="3"/>
        <w:spacing w:before="31" w:after="31"/>
      </w:pPr>
      <w:r>
        <w:t>2</w:t>
      </w:r>
      <w:r w:rsidRPr="00ED0A26">
        <w:t xml:space="preserve">. </w:t>
      </w:r>
      <w:r w:rsidR="00C96425">
        <w:t>pathway enrichment results:</w:t>
      </w:r>
      <w:r w:rsidRPr="00ED0A26">
        <w:cr/>
      </w:r>
      <w:r w:rsidR="00E26BDC" w:rsidRPr="00977D26">
        <w:rPr>
          <w:rStyle w:val="af"/>
          <w:b w:val="0"/>
          <w:bCs w:val="0"/>
        </w:rPr>
        <w:t xml:space="preserve">The directory </w:t>
      </w:r>
      <w:r w:rsidR="00C96425" w:rsidRPr="00977D26">
        <w:rPr>
          <w:rStyle w:val="af1"/>
          <w:b w:val="0"/>
          <w:bCs w:val="0"/>
        </w:rPr>
        <w:t>enrichment_results</w:t>
      </w:r>
      <w:r w:rsidR="00E26BDC" w:rsidRPr="00977D26">
        <w:rPr>
          <w:rStyle w:val="af"/>
          <w:b w:val="0"/>
          <w:bCs w:val="0"/>
        </w:rPr>
        <w:t xml:space="preserve"> </w:t>
      </w:r>
      <w:r w:rsidR="00977D26">
        <w:rPr>
          <w:rStyle w:val="af"/>
          <w:b w:val="0"/>
          <w:bCs w:val="0"/>
        </w:rPr>
        <w:t>contains</w:t>
      </w:r>
      <w:r w:rsidR="00E26BDC" w:rsidRPr="00977D26">
        <w:rPr>
          <w:rStyle w:val="af"/>
          <w:b w:val="0"/>
          <w:bCs w:val="0"/>
        </w:rPr>
        <w:t xml:space="preserve"> pathway enrichment results for each expression signature.</w:t>
      </w:r>
    </w:p>
    <w:p w14:paraId="2ACEA998" w14:textId="554CF247" w:rsidR="003A2EE7" w:rsidRDefault="00C72E8D" w:rsidP="00C72E8D">
      <w:pPr>
        <w:widowControl/>
        <w:jc w:val="left"/>
        <w:rPr>
          <w:rFonts w:ascii="Arial" w:hAnsi="Arial" w:cs="Arial"/>
          <w:color w:val="000000" w:themeColor="text1"/>
          <w:sz w:val="24"/>
          <w:szCs w:val="24"/>
        </w:rPr>
      </w:pPr>
      <w:r>
        <w:rPr>
          <w:rFonts w:ascii="Arial" w:hAnsi="Arial" w:cs="Arial"/>
          <w:color w:val="000000" w:themeColor="text1"/>
          <w:sz w:val="24"/>
          <w:szCs w:val="24"/>
        </w:rPr>
        <w:br w:type="page"/>
      </w:r>
    </w:p>
    <w:p w14:paraId="283F0A13" w14:textId="037D2722" w:rsidR="00B30BA6" w:rsidRDefault="00B30BA6" w:rsidP="00977D26">
      <w:pPr>
        <w:pStyle w:val="1"/>
      </w:pPr>
      <w:r>
        <w:lastRenderedPageBreak/>
        <w:t>Survival analysis for proteomic subgroups</w:t>
      </w:r>
    </w:p>
    <w:p w14:paraId="5AE33114" w14:textId="4C3F9D1F" w:rsidR="00FC3BB5" w:rsidRDefault="00285D6F" w:rsidP="00977D26">
      <w:pPr>
        <w:pStyle w:val="ae"/>
        <w:spacing w:after="156"/>
      </w:pPr>
      <w:r w:rsidRPr="00285D6F">
        <w:t>Plots the Kaplan-Meier survival curve and assesses the significance of survival differences among subgroups.</w:t>
      </w:r>
    </w:p>
    <w:tbl>
      <w:tblPr>
        <w:tblStyle w:val="a3"/>
        <w:tblW w:w="0" w:type="auto"/>
        <w:tblLook w:val="04A0" w:firstRow="1" w:lastRow="0" w:firstColumn="1" w:lastColumn="0" w:noHBand="0" w:noVBand="1"/>
      </w:tblPr>
      <w:tblGrid>
        <w:gridCol w:w="2122"/>
        <w:gridCol w:w="1984"/>
        <w:gridCol w:w="4190"/>
      </w:tblGrid>
      <w:tr w:rsidR="00B30BA6" w:rsidRPr="00F8488F" w14:paraId="2F19A719" w14:textId="77777777" w:rsidTr="00285D6F">
        <w:tc>
          <w:tcPr>
            <w:tcW w:w="2122" w:type="dxa"/>
          </w:tcPr>
          <w:p w14:paraId="5C2AFCC7" w14:textId="77777777" w:rsidR="00B30BA6" w:rsidRPr="00F8488F" w:rsidRDefault="00B30BA6" w:rsidP="00977D26">
            <w:pPr>
              <w:pStyle w:val="af2"/>
            </w:pPr>
            <w:r w:rsidRPr="00F8488F">
              <w:rPr>
                <w:rFonts w:hint="eastAsia"/>
              </w:rPr>
              <w:t>N</w:t>
            </w:r>
            <w:r w:rsidRPr="00F8488F">
              <w:t>ame</w:t>
            </w:r>
          </w:p>
        </w:tc>
        <w:tc>
          <w:tcPr>
            <w:tcW w:w="1984" w:type="dxa"/>
          </w:tcPr>
          <w:p w14:paraId="783039ED" w14:textId="77777777" w:rsidR="00B30BA6" w:rsidRPr="00F8488F" w:rsidRDefault="00B30BA6" w:rsidP="00977D26">
            <w:pPr>
              <w:pStyle w:val="af2"/>
            </w:pPr>
            <w:r w:rsidRPr="00F8488F">
              <w:rPr>
                <w:rFonts w:hint="eastAsia"/>
              </w:rPr>
              <w:t>F</w:t>
            </w:r>
            <w:r w:rsidRPr="00F8488F">
              <w:t>lag</w:t>
            </w:r>
          </w:p>
        </w:tc>
        <w:tc>
          <w:tcPr>
            <w:tcW w:w="4190" w:type="dxa"/>
          </w:tcPr>
          <w:p w14:paraId="6D2B3EEB" w14:textId="77777777" w:rsidR="00B30BA6" w:rsidRPr="00F8488F" w:rsidRDefault="00B30BA6" w:rsidP="00977D26">
            <w:pPr>
              <w:pStyle w:val="af2"/>
            </w:pPr>
            <w:r w:rsidRPr="00F8488F">
              <w:rPr>
                <w:rFonts w:hint="eastAsia"/>
              </w:rPr>
              <w:t>D</w:t>
            </w:r>
            <w:r w:rsidRPr="00F8488F">
              <w:t>escription</w:t>
            </w:r>
          </w:p>
        </w:tc>
      </w:tr>
      <w:tr w:rsidR="00B30BA6" w:rsidRPr="00F8488F" w14:paraId="724E2636" w14:textId="77777777" w:rsidTr="00285D6F">
        <w:tc>
          <w:tcPr>
            <w:tcW w:w="2122" w:type="dxa"/>
          </w:tcPr>
          <w:p w14:paraId="062C28F3" w14:textId="5616500B" w:rsidR="00B30BA6" w:rsidRPr="00F8488F" w:rsidRDefault="00285D6F" w:rsidP="00977D26">
            <w:pPr>
              <w:pStyle w:val="af2"/>
            </w:pPr>
            <w:r>
              <w:t>survival and group</w:t>
            </w:r>
            <w:r w:rsidR="00B30BA6">
              <w:t xml:space="preserve"> </w:t>
            </w:r>
            <w:r w:rsidR="00B30BA6" w:rsidRPr="00F8488F">
              <w:t>file*</w:t>
            </w:r>
          </w:p>
        </w:tc>
        <w:tc>
          <w:tcPr>
            <w:tcW w:w="1984" w:type="dxa"/>
          </w:tcPr>
          <w:p w14:paraId="672BB4F6" w14:textId="57D2516C" w:rsidR="00B30BA6" w:rsidRPr="00F8488F" w:rsidRDefault="00FC3BB5" w:rsidP="00977D26">
            <w:pPr>
              <w:pStyle w:val="af2"/>
            </w:pPr>
            <w:r w:rsidRPr="00FC3BB5">
              <w:t>--input_file</w:t>
            </w:r>
          </w:p>
        </w:tc>
        <w:tc>
          <w:tcPr>
            <w:tcW w:w="4190" w:type="dxa"/>
          </w:tcPr>
          <w:p w14:paraId="12CA3489" w14:textId="13C09104" w:rsidR="00B30BA6" w:rsidRPr="00F8488F" w:rsidRDefault="00285D6F" w:rsidP="00977D26">
            <w:pPr>
              <w:pStyle w:val="af2"/>
            </w:pPr>
            <w:r w:rsidRPr="00285D6F">
              <w:t xml:space="preserve">Sample information file is a </w:t>
            </w:r>
            <w:r>
              <w:t>four</w:t>
            </w:r>
            <w:r w:rsidRPr="00285D6F">
              <w:t>-column, tab-delimited file with the first line identifying the columns. The column names are ‘Sample_id’ ‘</w:t>
            </w:r>
            <w:r>
              <w:t>survival_time</w:t>
            </w:r>
            <w:r w:rsidRPr="00285D6F">
              <w:t xml:space="preserve">’ </w:t>
            </w:r>
            <w:r>
              <w:t xml:space="preserve">‘death_or_not’ </w:t>
            </w:r>
            <w:r w:rsidRPr="00285D6F">
              <w:t>and ‘</w:t>
            </w:r>
            <w:r>
              <w:t>group</w:t>
            </w:r>
            <w:r w:rsidRPr="00285D6F">
              <w:t xml:space="preserve">’. </w:t>
            </w:r>
          </w:p>
        </w:tc>
      </w:tr>
      <w:tr w:rsidR="00285D6F" w:rsidRPr="00F8488F" w14:paraId="26C2D157" w14:textId="77777777" w:rsidTr="00285D6F">
        <w:tc>
          <w:tcPr>
            <w:tcW w:w="2122" w:type="dxa"/>
          </w:tcPr>
          <w:p w14:paraId="3B1CD988" w14:textId="5021299A" w:rsidR="00285D6F" w:rsidRPr="00F8488F" w:rsidRDefault="00285D6F" w:rsidP="00977D26">
            <w:pPr>
              <w:pStyle w:val="af2"/>
            </w:pPr>
            <w:r w:rsidRPr="00F8488F">
              <w:t>email address</w:t>
            </w:r>
          </w:p>
        </w:tc>
        <w:tc>
          <w:tcPr>
            <w:tcW w:w="1984" w:type="dxa"/>
          </w:tcPr>
          <w:p w14:paraId="5CD2103E" w14:textId="4A1B8A86" w:rsidR="00285D6F" w:rsidRPr="00F8488F" w:rsidRDefault="00285D6F" w:rsidP="00977D26">
            <w:pPr>
              <w:pStyle w:val="af2"/>
            </w:pPr>
            <w:r w:rsidRPr="00F8488F">
              <w:t>--</w:t>
            </w:r>
            <w:r>
              <w:t>outdir</w:t>
            </w:r>
          </w:p>
        </w:tc>
        <w:tc>
          <w:tcPr>
            <w:tcW w:w="4190" w:type="dxa"/>
          </w:tcPr>
          <w:p w14:paraId="01C61290" w14:textId="57258ADF" w:rsidR="00285D6F" w:rsidRPr="00F8488F" w:rsidRDefault="00285D6F" w:rsidP="00977D26">
            <w:pPr>
              <w:pStyle w:val="af2"/>
            </w:pPr>
            <w:r w:rsidRPr="00F8488F">
              <w:t xml:space="preserve">After the </w:t>
            </w:r>
            <w:r w:rsidRPr="00F50344">
              <w:t xml:space="preserve">operation </w:t>
            </w:r>
            <w:r w:rsidRPr="00F8488F">
              <w:t>is completed, the download link for the result file</w:t>
            </w:r>
            <w:r>
              <w:t>s</w:t>
            </w:r>
            <w:r w:rsidRPr="00F8488F">
              <w:t xml:space="preserve"> will be sent to </w:t>
            </w:r>
            <w:r>
              <w:t>the user’s</w:t>
            </w:r>
            <w:r w:rsidRPr="00F8488F">
              <w:t xml:space="preserve"> email.</w:t>
            </w:r>
          </w:p>
        </w:tc>
      </w:tr>
    </w:tbl>
    <w:p w14:paraId="0C25B627" w14:textId="77777777" w:rsidR="00285D6F" w:rsidRPr="00821865" w:rsidRDefault="00285D6F" w:rsidP="00977D26">
      <w:pPr>
        <w:pStyle w:val="2"/>
      </w:pPr>
      <w:bookmarkStart w:id="16" w:name="_Hlk150539677"/>
      <w:r w:rsidRPr="00821865">
        <w:t>Input Files</w:t>
      </w:r>
    </w:p>
    <w:p w14:paraId="1DC9AAD8" w14:textId="351029CC" w:rsidR="00285D6F" w:rsidRDefault="00285D6F" w:rsidP="00977D26">
      <w:pPr>
        <w:pStyle w:val="3"/>
        <w:spacing w:before="31" w:after="31"/>
      </w:pPr>
      <w:r>
        <w:t>1.survival and group file</w:t>
      </w:r>
      <w:r w:rsidRPr="00944622">
        <w:t xml:space="preserve"> (--</w:t>
      </w:r>
      <w:r>
        <w:t>input</w:t>
      </w:r>
      <w:r w:rsidR="003076A3">
        <w:rPr>
          <w:rFonts w:hint="eastAsia"/>
        </w:rPr>
        <w:t>_</w:t>
      </w:r>
      <w:r w:rsidR="003076A3">
        <w:t>file</w:t>
      </w:r>
      <w:r>
        <w:rPr>
          <w:rFonts w:hint="eastAsia"/>
        </w:rPr>
        <w:t>)</w:t>
      </w:r>
      <w:r w:rsidRPr="00944622">
        <w:t xml:space="preserve"> </w:t>
      </w:r>
    </w:p>
    <w:p w14:paraId="6BEB6491" w14:textId="5357CF94" w:rsidR="00285D6F" w:rsidRPr="0075168D" w:rsidRDefault="00285D6F" w:rsidP="00977D26">
      <w:pPr>
        <w:pStyle w:val="ae"/>
        <w:spacing w:after="156"/>
        <w:rPr>
          <w:rFonts w:eastAsiaTheme="minorEastAsia"/>
        </w:rPr>
      </w:pPr>
      <w:r w:rsidRPr="00285D6F">
        <w:t>Sample information file is a four-column, tab-delimited file with the first line identifying the columns. The column names are ‘Sample_id’ ‘survival_time’ ‘death_or_not’ and ‘group’.</w:t>
      </w:r>
    </w:p>
    <w:p w14:paraId="407E0C8E" w14:textId="77777777" w:rsidR="00285D6F" w:rsidRDefault="00285D6F" w:rsidP="00977D26">
      <w:pPr>
        <w:pStyle w:val="2"/>
      </w:pPr>
      <w:r w:rsidRPr="00721359">
        <w:rPr>
          <w:rFonts w:hint="eastAsia"/>
        </w:rPr>
        <w:t>O</w:t>
      </w:r>
      <w:r w:rsidRPr="00721359">
        <w:t>utput File</w:t>
      </w:r>
    </w:p>
    <w:p w14:paraId="3EB4836B" w14:textId="77777777" w:rsidR="00285D6F" w:rsidRDefault="00285D6F" w:rsidP="00977D26">
      <w:pPr>
        <w:pStyle w:val="3"/>
        <w:spacing w:before="31" w:after="31"/>
      </w:pPr>
      <w:r>
        <w:t>1</w:t>
      </w:r>
      <w:r w:rsidRPr="003D1F9E">
        <w:t xml:space="preserve">. </w:t>
      </w:r>
      <w:r w:rsidRPr="00C96425">
        <w:t>Graphic output</w:t>
      </w:r>
      <w:r>
        <w:t>:</w:t>
      </w:r>
      <w:r w:rsidRPr="00271651">
        <w:t xml:space="preserve"> </w:t>
      </w:r>
    </w:p>
    <w:p w14:paraId="2E2285ED" w14:textId="53B94833" w:rsidR="00285D6F" w:rsidRDefault="00285D6F" w:rsidP="00977D26">
      <w:pPr>
        <w:pStyle w:val="af0"/>
        <w:spacing w:after="156"/>
      </w:pPr>
      <w:r w:rsidRPr="00285D6F">
        <w:t>survival_analysis.pdf</w:t>
      </w:r>
    </w:p>
    <w:bookmarkEnd w:id="16"/>
    <w:p w14:paraId="390D057C" w14:textId="439841D6" w:rsidR="00977D26" w:rsidRDefault="00977D26">
      <w:pPr>
        <w:widowControl/>
        <w:jc w:val="left"/>
        <w:rPr>
          <w:rFonts w:ascii="Arial" w:hAnsi="Arial" w:cs="Arial"/>
          <w:color w:val="000000" w:themeColor="text1"/>
          <w:sz w:val="24"/>
          <w:szCs w:val="24"/>
        </w:rPr>
      </w:pPr>
      <w:r>
        <w:rPr>
          <w:rFonts w:ascii="Arial" w:hAnsi="Arial" w:cs="Arial"/>
          <w:color w:val="000000" w:themeColor="text1"/>
          <w:sz w:val="24"/>
          <w:szCs w:val="24"/>
        </w:rPr>
        <w:br w:type="page"/>
      </w:r>
    </w:p>
    <w:p w14:paraId="5CAEAFD0" w14:textId="41FA43EF" w:rsidR="00110F22" w:rsidRDefault="00110F22" w:rsidP="00977D26">
      <w:pPr>
        <w:pStyle w:val="1"/>
      </w:pPr>
      <w:r>
        <w:lastRenderedPageBreak/>
        <w:t>Association z-statistic with survival data</w:t>
      </w:r>
    </w:p>
    <w:p w14:paraId="29618CD4" w14:textId="73824346" w:rsidR="00110F22" w:rsidRPr="00285D6F" w:rsidRDefault="00110F22" w:rsidP="00977D26">
      <w:pPr>
        <w:pStyle w:val="ae"/>
        <w:spacing w:after="156"/>
      </w:pPr>
      <w:r w:rsidRPr="00110F22">
        <w:t>Cox proportional hazard regression model</w:t>
      </w:r>
      <w:r>
        <w:t xml:space="preserve"> is used to identify prognostic</w:t>
      </w:r>
      <w:r w:rsidR="005A54AE" w:rsidRPr="005A54AE">
        <w:t xml:space="preserve"> </w:t>
      </w:r>
      <w:r w:rsidR="005A54AE">
        <w:t>markers based on z-statistic.</w:t>
      </w:r>
      <w:r w:rsidR="005A54AE">
        <w:fldChar w:fldCharType="begin"/>
      </w:r>
      <w:r w:rsidR="005A54AE">
        <w:instrText xml:space="preserve"> ADDIN EN.CITE &lt;EndNote&gt;&lt;Cite&gt;&lt;Author&gt;Cox&lt;/Author&gt;&lt;Year&gt;1972&lt;/Year&gt;&lt;RecNum&gt;17&lt;/RecNum&gt;&lt;DisplayText&gt;&lt;style face="superscript"&gt;3&lt;/style&gt;&lt;/DisplayText&gt;&lt;record&gt;&lt;rec-number&gt;17&lt;/rec-number&gt;&lt;foreign-keys&gt;&lt;key app="EN" db-id="xtes992t40e5zteesz85wrvax5sz2fszts2z"</w:instrText>
      </w:r>
      <w:r w:rsidR="005A54AE">
        <w:rPr>
          <w:rFonts w:hint="eastAsia"/>
        </w:rPr>
        <w:instrText xml:space="preserve"> timestamp="1667467513"&gt;17&lt;/key&gt;&lt;/foreign-keys&gt;&lt;ref-type name="Journal Article"&gt;17&lt;/ref-type&gt;&lt;contributors&gt;&lt;authors&gt;&lt;author&gt;Cox, David R&lt;/author&gt;&lt;/authors&gt;&lt;/contributors&gt;&lt;titles&gt;&lt;title&gt;Regression models and life</w:instrText>
      </w:r>
      <w:r w:rsidR="005A54AE">
        <w:rPr>
          <w:rFonts w:ascii="宋体" w:eastAsia="宋体" w:hAnsi="宋体" w:cs="宋体" w:hint="eastAsia"/>
        </w:rPr>
        <w:instrText>‐</w:instrText>
      </w:r>
      <w:r w:rsidR="005A54AE">
        <w:rPr>
          <w:rFonts w:hint="eastAsia"/>
        </w:rPr>
        <w:instrText>tables&lt;/title&gt;&lt;secondary-title&gt;Journal of t</w:instrText>
      </w:r>
      <w:r w:rsidR="005A54AE">
        <w:instrText>he Royal Statistical Society: Series B (Methodological)&lt;/secondary-title&gt;&lt;/titles&gt;&lt;periodical&gt;&lt;full-title&gt;Journal of the Royal Statistical Society: Series B (Methodological)&lt;/full-title&gt;&lt;/periodical&gt;&lt;pages&gt;187-202&lt;/pages&gt;&lt;volume&gt;34&lt;/volume&gt;&lt;number&gt;2&lt;/number&gt;&lt;dates&gt;&lt;year&gt;1972&lt;/year&gt;&lt;/dates&gt;&lt;isbn&gt;0035-9246&lt;/isbn&gt;&lt;urls&gt;&lt;/urls&gt;&lt;/record&gt;&lt;/Cite&gt;&lt;/EndNote&gt;</w:instrText>
      </w:r>
      <w:r w:rsidR="005A54AE">
        <w:fldChar w:fldCharType="separate"/>
      </w:r>
      <w:r w:rsidR="005A54AE" w:rsidRPr="005A54AE">
        <w:rPr>
          <w:noProof/>
          <w:vertAlign w:val="superscript"/>
        </w:rPr>
        <w:t>3</w:t>
      </w:r>
      <w:r w:rsidR="005A54AE">
        <w:fldChar w:fldCharType="end"/>
      </w:r>
    </w:p>
    <w:tbl>
      <w:tblPr>
        <w:tblStyle w:val="a3"/>
        <w:tblW w:w="0" w:type="auto"/>
        <w:tblLook w:val="04A0" w:firstRow="1" w:lastRow="0" w:firstColumn="1" w:lastColumn="0" w:noHBand="0" w:noVBand="1"/>
      </w:tblPr>
      <w:tblGrid>
        <w:gridCol w:w="2122"/>
        <w:gridCol w:w="1984"/>
        <w:gridCol w:w="4190"/>
      </w:tblGrid>
      <w:tr w:rsidR="00110F22" w:rsidRPr="00F8488F" w14:paraId="2F14010D" w14:textId="77777777" w:rsidTr="0006480F">
        <w:tc>
          <w:tcPr>
            <w:tcW w:w="2122" w:type="dxa"/>
          </w:tcPr>
          <w:p w14:paraId="7639375C" w14:textId="77777777" w:rsidR="00110F22" w:rsidRPr="00F8488F" w:rsidRDefault="00110F22" w:rsidP="00977D26">
            <w:pPr>
              <w:pStyle w:val="af2"/>
            </w:pPr>
            <w:bookmarkStart w:id="17" w:name="_Hlk150542632"/>
            <w:r w:rsidRPr="00F8488F">
              <w:rPr>
                <w:rFonts w:hint="eastAsia"/>
              </w:rPr>
              <w:t>N</w:t>
            </w:r>
            <w:r w:rsidRPr="00F8488F">
              <w:t>ame</w:t>
            </w:r>
          </w:p>
        </w:tc>
        <w:tc>
          <w:tcPr>
            <w:tcW w:w="1984" w:type="dxa"/>
          </w:tcPr>
          <w:p w14:paraId="0C0DB258" w14:textId="77777777" w:rsidR="00110F22" w:rsidRPr="00F8488F" w:rsidRDefault="00110F22" w:rsidP="00977D26">
            <w:pPr>
              <w:pStyle w:val="af2"/>
            </w:pPr>
            <w:r w:rsidRPr="00F8488F">
              <w:rPr>
                <w:rFonts w:hint="eastAsia"/>
              </w:rPr>
              <w:t>F</w:t>
            </w:r>
            <w:r w:rsidRPr="00F8488F">
              <w:t>lag</w:t>
            </w:r>
          </w:p>
        </w:tc>
        <w:tc>
          <w:tcPr>
            <w:tcW w:w="4190" w:type="dxa"/>
          </w:tcPr>
          <w:p w14:paraId="047F9F6E" w14:textId="77777777" w:rsidR="00110F22" w:rsidRPr="00F8488F" w:rsidRDefault="00110F22" w:rsidP="00977D26">
            <w:pPr>
              <w:pStyle w:val="af2"/>
            </w:pPr>
            <w:r w:rsidRPr="00F8488F">
              <w:rPr>
                <w:rFonts w:hint="eastAsia"/>
              </w:rPr>
              <w:t>D</w:t>
            </w:r>
            <w:r w:rsidRPr="00F8488F">
              <w:t>escription</w:t>
            </w:r>
          </w:p>
        </w:tc>
      </w:tr>
      <w:tr w:rsidR="0006480F" w:rsidRPr="00F8488F" w14:paraId="02926513" w14:textId="77777777" w:rsidTr="0006480F">
        <w:tc>
          <w:tcPr>
            <w:tcW w:w="2122" w:type="dxa"/>
          </w:tcPr>
          <w:p w14:paraId="456CCF93" w14:textId="2CA4D801" w:rsidR="0006480F" w:rsidRPr="00F8488F" w:rsidRDefault="00852073" w:rsidP="00977D26">
            <w:pPr>
              <w:pStyle w:val="af2"/>
            </w:pPr>
            <w:r w:rsidRPr="00852073">
              <w:t>z-statistic file*</w:t>
            </w:r>
          </w:p>
        </w:tc>
        <w:tc>
          <w:tcPr>
            <w:tcW w:w="1984" w:type="dxa"/>
          </w:tcPr>
          <w:p w14:paraId="7A64016E" w14:textId="072B098E" w:rsidR="0006480F" w:rsidRPr="00F8488F" w:rsidRDefault="0006480F" w:rsidP="00977D26">
            <w:pPr>
              <w:pStyle w:val="af2"/>
            </w:pPr>
            <w:r w:rsidRPr="0006480F">
              <w:t>--z_statistic_matrix</w:t>
            </w:r>
          </w:p>
        </w:tc>
        <w:tc>
          <w:tcPr>
            <w:tcW w:w="4190" w:type="dxa"/>
          </w:tcPr>
          <w:p w14:paraId="6997E0A7" w14:textId="3697BDF9" w:rsidR="0006480F" w:rsidRPr="00F8488F" w:rsidRDefault="009259A6" w:rsidP="00977D26">
            <w:pPr>
              <w:pStyle w:val="af2"/>
            </w:pPr>
            <w:r w:rsidRPr="009259A6">
              <w:t>Output file z_statistic_table.</w:t>
            </w:r>
            <w:r>
              <w:t>txt</w:t>
            </w:r>
            <w:r w:rsidRPr="009259A6">
              <w:t xml:space="preserve"> from reverse-zMAP</w:t>
            </w:r>
          </w:p>
        </w:tc>
      </w:tr>
      <w:tr w:rsidR="0006480F" w:rsidRPr="00F8488F" w14:paraId="28AC5917" w14:textId="77777777" w:rsidTr="0006480F">
        <w:tc>
          <w:tcPr>
            <w:tcW w:w="2122" w:type="dxa"/>
          </w:tcPr>
          <w:p w14:paraId="2D790B24" w14:textId="2A741220" w:rsidR="0006480F" w:rsidRPr="00F8488F" w:rsidRDefault="0006480F" w:rsidP="00977D26">
            <w:pPr>
              <w:pStyle w:val="af2"/>
            </w:pPr>
            <w:bookmarkStart w:id="18" w:name="_Hlk150537419"/>
            <w:r>
              <w:t xml:space="preserve">survival </w:t>
            </w:r>
            <w:r w:rsidRPr="00F8488F">
              <w:t>file*</w:t>
            </w:r>
          </w:p>
        </w:tc>
        <w:tc>
          <w:tcPr>
            <w:tcW w:w="1984" w:type="dxa"/>
          </w:tcPr>
          <w:p w14:paraId="17AD3F7E" w14:textId="77777777" w:rsidR="0006480F" w:rsidRPr="00F8488F" w:rsidRDefault="0006480F" w:rsidP="00977D26">
            <w:pPr>
              <w:pStyle w:val="af2"/>
            </w:pPr>
            <w:r w:rsidRPr="00FC3BB5">
              <w:t>--input_file</w:t>
            </w:r>
          </w:p>
        </w:tc>
        <w:tc>
          <w:tcPr>
            <w:tcW w:w="4190" w:type="dxa"/>
          </w:tcPr>
          <w:p w14:paraId="6C698F53" w14:textId="3D87A337" w:rsidR="0006480F" w:rsidRPr="00F8488F" w:rsidRDefault="0006480F" w:rsidP="00977D26">
            <w:pPr>
              <w:pStyle w:val="af2"/>
            </w:pPr>
            <w:r w:rsidRPr="00285D6F">
              <w:t xml:space="preserve">Sample information file is a </w:t>
            </w:r>
            <w:r w:rsidR="00852073">
              <w:t>three</w:t>
            </w:r>
            <w:r w:rsidRPr="00285D6F">
              <w:t>-column, tab-delimited file with the first line identifying the columns. The column names are ‘Sample_id’ ‘</w:t>
            </w:r>
            <w:r>
              <w:t>survival_time</w:t>
            </w:r>
            <w:r w:rsidRPr="00285D6F">
              <w:t>’</w:t>
            </w:r>
            <w:r w:rsidR="00852073">
              <w:t xml:space="preserve">, and </w:t>
            </w:r>
            <w:r>
              <w:t>‘death_or_not’</w:t>
            </w:r>
            <w:r w:rsidRPr="00285D6F">
              <w:t xml:space="preserve">. </w:t>
            </w:r>
          </w:p>
        </w:tc>
      </w:tr>
      <w:bookmarkEnd w:id="18"/>
      <w:tr w:rsidR="0006480F" w:rsidRPr="00F8488F" w14:paraId="4C7627A9" w14:textId="77777777" w:rsidTr="0006480F">
        <w:tc>
          <w:tcPr>
            <w:tcW w:w="2122" w:type="dxa"/>
          </w:tcPr>
          <w:p w14:paraId="76E29D98" w14:textId="4C32B26C" w:rsidR="0006480F" w:rsidRPr="00F8488F" w:rsidRDefault="0006480F" w:rsidP="00977D26">
            <w:pPr>
              <w:pStyle w:val="af2"/>
            </w:pPr>
            <w:r w:rsidRPr="00F8488F">
              <w:t>email address</w:t>
            </w:r>
          </w:p>
        </w:tc>
        <w:tc>
          <w:tcPr>
            <w:tcW w:w="1984" w:type="dxa"/>
          </w:tcPr>
          <w:p w14:paraId="6EC4D30B" w14:textId="4FF3C714" w:rsidR="0006480F" w:rsidRPr="00F8488F" w:rsidRDefault="0006480F" w:rsidP="00977D26">
            <w:pPr>
              <w:pStyle w:val="af2"/>
            </w:pPr>
            <w:r w:rsidRPr="00F8488F">
              <w:t>--</w:t>
            </w:r>
            <w:r>
              <w:t>outdir</w:t>
            </w:r>
          </w:p>
        </w:tc>
        <w:tc>
          <w:tcPr>
            <w:tcW w:w="4190" w:type="dxa"/>
          </w:tcPr>
          <w:p w14:paraId="0FE12C88" w14:textId="56292F0B" w:rsidR="0006480F" w:rsidRPr="00F8488F" w:rsidRDefault="0006480F" w:rsidP="00977D26">
            <w:pPr>
              <w:pStyle w:val="af2"/>
            </w:pPr>
            <w:r w:rsidRPr="00F8488F">
              <w:t xml:space="preserve">After the </w:t>
            </w:r>
            <w:r w:rsidRPr="00F50344">
              <w:t xml:space="preserve">operation </w:t>
            </w:r>
            <w:r w:rsidRPr="00F8488F">
              <w:t>is completed, the download link for the result file</w:t>
            </w:r>
            <w:r>
              <w:t>s</w:t>
            </w:r>
            <w:r w:rsidRPr="00F8488F">
              <w:t xml:space="preserve"> will be sent to </w:t>
            </w:r>
            <w:r>
              <w:t>the user’s</w:t>
            </w:r>
            <w:r w:rsidRPr="00F8488F">
              <w:t xml:space="preserve"> email.</w:t>
            </w:r>
          </w:p>
        </w:tc>
      </w:tr>
    </w:tbl>
    <w:bookmarkEnd w:id="17"/>
    <w:p w14:paraId="32C39E5A" w14:textId="77777777" w:rsidR="003076A3" w:rsidRPr="00821865" w:rsidRDefault="003076A3" w:rsidP="00977D26">
      <w:pPr>
        <w:pStyle w:val="2"/>
      </w:pPr>
      <w:r w:rsidRPr="00821865">
        <w:t>Input Files</w:t>
      </w:r>
    </w:p>
    <w:p w14:paraId="159EC18F" w14:textId="46E5F39C" w:rsidR="003076A3" w:rsidRDefault="003076A3" w:rsidP="00977D26">
      <w:pPr>
        <w:pStyle w:val="3"/>
        <w:spacing w:before="31" w:after="31"/>
      </w:pPr>
      <w:r>
        <w:t xml:space="preserve">1. </w:t>
      </w:r>
      <w:r w:rsidRPr="003076A3">
        <w:t>z-statistic file</w:t>
      </w:r>
      <w:r w:rsidRPr="00944622">
        <w:t xml:space="preserve"> (--</w:t>
      </w:r>
      <w:r w:rsidRPr="003076A3">
        <w:t>z_statistic_matrix</w:t>
      </w:r>
      <w:r>
        <w:rPr>
          <w:rFonts w:hint="eastAsia"/>
        </w:rPr>
        <w:t>)</w:t>
      </w:r>
      <w:r w:rsidRPr="00944622">
        <w:t xml:space="preserve"> </w:t>
      </w:r>
    </w:p>
    <w:p w14:paraId="126E208F" w14:textId="3F16E6C0" w:rsidR="003076A3" w:rsidRDefault="003076A3" w:rsidP="00977D26">
      <w:pPr>
        <w:pStyle w:val="ae"/>
        <w:spacing w:after="156"/>
      </w:pPr>
      <w:r w:rsidRPr="003076A3">
        <w:t>Output file z_statistic_table.txt from reverse-zMAP</w:t>
      </w:r>
      <w:r w:rsidR="005A54AE">
        <w:rPr>
          <w:rFonts w:hint="eastAsia"/>
        </w:rPr>
        <w:t>.</w:t>
      </w:r>
    </w:p>
    <w:p w14:paraId="49560719" w14:textId="0CF2FBDE" w:rsidR="003076A3" w:rsidRDefault="003076A3" w:rsidP="00977D26">
      <w:pPr>
        <w:pStyle w:val="3"/>
        <w:spacing w:before="31" w:after="31"/>
      </w:pPr>
      <w:r>
        <w:rPr>
          <w:rFonts w:hint="eastAsia"/>
        </w:rPr>
        <w:t>2</w:t>
      </w:r>
      <w:r>
        <w:t>. survival file (--input_file)</w:t>
      </w:r>
    </w:p>
    <w:p w14:paraId="06743CC8" w14:textId="06B733F2" w:rsidR="003076A3" w:rsidRPr="00821865" w:rsidRDefault="003076A3" w:rsidP="00977D26">
      <w:pPr>
        <w:pStyle w:val="ae"/>
        <w:spacing w:after="156"/>
      </w:pPr>
      <w:r w:rsidRPr="00285D6F">
        <w:t xml:space="preserve">Sample information file is a </w:t>
      </w:r>
      <w:r>
        <w:t>three</w:t>
      </w:r>
      <w:r w:rsidRPr="00285D6F">
        <w:t xml:space="preserve">-column, tab-delimited file with the first line identifying the columns. The column names are ‘Sample_id’ ‘survival_time’ </w:t>
      </w:r>
      <w:r>
        <w:t xml:space="preserve">and </w:t>
      </w:r>
      <w:r w:rsidRPr="00285D6F">
        <w:t>‘death_or_not’</w:t>
      </w:r>
      <w:r>
        <w:rPr>
          <w:rFonts w:hint="eastAsia"/>
        </w:rPr>
        <w:t>.</w:t>
      </w:r>
    </w:p>
    <w:p w14:paraId="7375EFDC" w14:textId="77777777" w:rsidR="003076A3" w:rsidRDefault="003076A3" w:rsidP="00977D26">
      <w:pPr>
        <w:pStyle w:val="2"/>
      </w:pPr>
      <w:r w:rsidRPr="00721359">
        <w:rPr>
          <w:rFonts w:hint="eastAsia"/>
        </w:rPr>
        <w:t>O</w:t>
      </w:r>
      <w:r w:rsidRPr="00721359">
        <w:t>utput File</w:t>
      </w:r>
    </w:p>
    <w:p w14:paraId="0E7FB746" w14:textId="1352083B" w:rsidR="003076A3" w:rsidRDefault="003076A3" w:rsidP="00977D26">
      <w:pPr>
        <w:pStyle w:val="3"/>
        <w:spacing w:before="31" w:after="31"/>
      </w:pPr>
      <w:r>
        <w:t>1</w:t>
      </w:r>
      <w:r w:rsidRPr="003D1F9E">
        <w:t>.</w:t>
      </w:r>
      <w:r w:rsidR="0040654D">
        <w:t xml:space="preserve"> </w:t>
      </w:r>
      <w:r w:rsidRPr="00271651">
        <w:t xml:space="preserve"> </w:t>
      </w:r>
      <w:r w:rsidR="005A54AE">
        <w:t xml:space="preserve">Cox-regression </w:t>
      </w:r>
      <w:r w:rsidR="0040654D">
        <w:t>r</w:t>
      </w:r>
      <w:r w:rsidR="0040654D" w:rsidRPr="0040654D">
        <w:t xml:space="preserve">esults </w:t>
      </w:r>
      <w:r w:rsidR="0040654D">
        <w:t>f</w:t>
      </w:r>
      <w:r w:rsidR="0040654D" w:rsidRPr="0040654D">
        <w:t>ile</w:t>
      </w:r>
      <w:r w:rsidR="005A54AE">
        <w:t>. Proteins</w:t>
      </w:r>
      <w:r w:rsidR="0040654D" w:rsidRPr="0040654D">
        <w:t xml:space="preserve"> </w:t>
      </w:r>
      <w:r w:rsidR="005A54AE" w:rsidRPr="005A54AE">
        <w:t xml:space="preserve">are categorized into three groups: favorable, </w:t>
      </w:r>
      <w:r w:rsidR="005A54AE">
        <w:t>unfavorable</w:t>
      </w:r>
      <w:r w:rsidR="005A54AE" w:rsidRPr="005A54AE">
        <w:t>, and not prognostic.</w:t>
      </w:r>
    </w:p>
    <w:p w14:paraId="49750D54" w14:textId="112A1241" w:rsidR="00B30BA6" w:rsidRPr="003076A3" w:rsidRDefault="0040654D" w:rsidP="00977D26">
      <w:pPr>
        <w:pStyle w:val="af0"/>
        <w:spacing w:after="156"/>
        <w:rPr>
          <w:color w:val="000000" w:themeColor="text1"/>
        </w:rPr>
      </w:pPr>
      <w:r w:rsidRPr="0040654D">
        <w:t>results_cox_regression.txt</w:t>
      </w:r>
    </w:p>
    <w:p w14:paraId="1D283088" w14:textId="29DA95AB" w:rsidR="00110F22" w:rsidRDefault="00C72E8D" w:rsidP="00C72E8D">
      <w:pPr>
        <w:widowControl/>
        <w:jc w:val="left"/>
        <w:rPr>
          <w:rFonts w:ascii="Arial" w:hAnsi="Arial" w:cs="Arial"/>
          <w:color w:val="000000" w:themeColor="text1"/>
          <w:sz w:val="24"/>
          <w:szCs w:val="24"/>
        </w:rPr>
      </w:pPr>
      <w:r>
        <w:rPr>
          <w:rFonts w:ascii="Arial" w:hAnsi="Arial" w:cs="Arial"/>
          <w:color w:val="000000" w:themeColor="text1"/>
          <w:sz w:val="24"/>
          <w:szCs w:val="24"/>
        </w:rPr>
        <w:br w:type="page"/>
      </w:r>
    </w:p>
    <w:p w14:paraId="0205B5ED" w14:textId="60BD5CEE" w:rsidR="00B30BA6" w:rsidRDefault="00977D26" w:rsidP="0075168D">
      <w:pPr>
        <w:pStyle w:val="1"/>
      </w:pPr>
      <w:r>
        <w:lastRenderedPageBreak/>
        <w:t>A</w:t>
      </w:r>
      <w:r w:rsidR="005A54AE">
        <w:t>ssociation z-statistic with mutation data</w:t>
      </w:r>
    </w:p>
    <w:p w14:paraId="4E267AE5" w14:textId="595E1736" w:rsidR="001859D3" w:rsidRDefault="001859D3" w:rsidP="00977D26">
      <w:pPr>
        <w:pStyle w:val="ae"/>
        <w:spacing w:after="156"/>
      </w:pPr>
      <w:r>
        <w:t xml:space="preserve">To </w:t>
      </w:r>
      <w:r w:rsidRPr="007B02FA">
        <w:t xml:space="preserve">pick out the </w:t>
      </w:r>
      <w:r>
        <w:t>protein</w:t>
      </w:r>
      <w:r w:rsidRPr="007B02FA">
        <w:t>s that were associated with non-silent somatic mutations</w:t>
      </w:r>
      <w:r>
        <w:t>, QTL analysis is used.</w:t>
      </w:r>
      <w:r w:rsidRPr="007B02FA">
        <w:t xml:space="preserve"> </w:t>
      </w:r>
      <w:r w:rsidR="00B70728" w:rsidRPr="00B70728">
        <w:t xml:space="preserve">Refer to the Methods section of the </w:t>
      </w:r>
      <w:r w:rsidR="00B70728">
        <w:t xml:space="preserve">zMAP </w:t>
      </w:r>
      <w:r w:rsidR="00B70728" w:rsidRPr="00B70728">
        <w:t>article for specific details of the methodology</w:t>
      </w:r>
      <w:r w:rsidR="00B70728">
        <w:rPr>
          <w:rFonts w:hint="eastAsia"/>
        </w:rPr>
        <w:t>.</w:t>
      </w:r>
    </w:p>
    <w:tbl>
      <w:tblPr>
        <w:tblStyle w:val="a3"/>
        <w:tblW w:w="0" w:type="auto"/>
        <w:tblLook w:val="04A0" w:firstRow="1" w:lastRow="0" w:firstColumn="1" w:lastColumn="0" w:noHBand="0" w:noVBand="1"/>
      </w:tblPr>
      <w:tblGrid>
        <w:gridCol w:w="2235"/>
        <w:gridCol w:w="1871"/>
        <w:gridCol w:w="4190"/>
      </w:tblGrid>
      <w:tr w:rsidR="002730D4" w:rsidRPr="00F8488F" w14:paraId="2164DF49" w14:textId="77777777" w:rsidTr="006B4735">
        <w:tc>
          <w:tcPr>
            <w:tcW w:w="2235" w:type="dxa"/>
          </w:tcPr>
          <w:p w14:paraId="1F3DA9FF" w14:textId="77777777" w:rsidR="002730D4" w:rsidRPr="00F8488F" w:rsidRDefault="002730D4" w:rsidP="00977D26">
            <w:pPr>
              <w:pStyle w:val="af2"/>
            </w:pPr>
            <w:r w:rsidRPr="00F8488F">
              <w:rPr>
                <w:rFonts w:hint="eastAsia"/>
              </w:rPr>
              <w:t>N</w:t>
            </w:r>
            <w:r w:rsidRPr="00F8488F">
              <w:t>ame</w:t>
            </w:r>
          </w:p>
        </w:tc>
        <w:tc>
          <w:tcPr>
            <w:tcW w:w="1871" w:type="dxa"/>
          </w:tcPr>
          <w:p w14:paraId="1BAF4DFE" w14:textId="77777777" w:rsidR="002730D4" w:rsidRPr="00F8488F" w:rsidRDefault="002730D4" w:rsidP="00977D26">
            <w:pPr>
              <w:pStyle w:val="af2"/>
            </w:pPr>
            <w:r w:rsidRPr="00F8488F">
              <w:rPr>
                <w:rFonts w:hint="eastAsia"/>
              </w:rPr>
              <w:t>F</w:t>
            </w:r>
            <w:r w:rsidRPr="00F8488F">
              <w:t>lag</w:t>
            </w:r>
          </w:p>
        </w:tc>
        <w:tc>
          <w:tcPr>
            <w:tcW w:w="4190" w:type="dxa"/>
          </w:tcPr>
          <w:p w14:paraId="2F4FBF26" w14:textId="77777777" w:rsidR="002730D4" w:rsidRPr="00F8488F" w:rsidRDefault="002730D4" w:rsidP="00977D26">
            <w:pPr>
              <w:pStyle w:val="af2"/>
            </w:pPr>
            <w:r w:rsidRPr="00F8488F">
              <w:rPr>
                <w:rFonts w:hint="eastAsia"/>
              </w:rPr>
              <w:t>D</w:t>
            </w:r>
            <w:r w:rsidRPr="00F8488F">
              <w:t>escription</w:t>
            </w:r>
          </w:p>
        </w:tc>
      </w:tr>
      <w:tr w:rsidR="002730D4" w:rsidRPr="00F8488F" w14:paraId="50130FC3" w14:textId="77777777" w:rsidTr="006B4735">
        <w:tc>
          <w:tcPr>
            <w:tcW w:w="2235" w:type="dxa"/>
          </w:tcPr>
          <w:p w14:paraId="35D6BC20" w14:textId="74FC3257" w:rsidR="002730D4" w:rsidRPr="00F8488F" w:rsidRDefault="002730D4" w:rsidP="00977D26">
            <w:pPr>
              <w:pStyle w:val="af2"/>
            </w:pPr>
            <w:bookmarkStart w:id="19" w:name="_Hlk150542679"/>
            <w:r w:rsidRPr="00852073">
              <w:t>z-statistic file*</w:t>
            </w:r>
          </w:p>
        </w:tc>
        <w:tc>
          <w:tcPr>
            <w:tcW w:w="1871" w:type="dxa"/>
          </w:tcPr>
          <w:p w14:paraId="09FBF1D8" w14:textId="77777777" w:rsidR="002730D4" w:rsidRPr="00F8488F" w:rsidRDefault="002730D4" w:rsidP="00977D26">
            <w:pPr>
              <w:pStyle w:val="af2"/>
            </w:pPr>
            <w:r w:rsidRPr="0006480F">
              <w:t>--z_statistic_matrix</w:t>
            </w:r>
          </w:p>
        </w:tc>
        <w:tc>
          <w:tcPr>
            <w:tcW w:w="4190" w:type="dxa"/>
          </w:tcPr>
          <w:p w14:paraId="21799342" w14:textId="77777777" w:rsidR="002730D4" w:rsidRPr="00F8488F" w:rsidRDefault="002730D4" w:rsidP="00977D26">
            <w:pPr>
              <w:pStyle w:val="af2"/>
            </w:pPr>
            <w:r w:rsidRPr="009259A6">
              <w:t>Output file z_statistic_table.</w:t>
            </w:r>
            <w:r>
              <w:t>txt</w:t>
            </w:r>
            <w:r w:rsidRPr="009259A6">
              <w:t xml:space="preserve"> from reverse-zMAP</w:t>
            </w:r>
          </w:p>
        </w:tc>
      </w:tr>
      <w:tr w:rsidR="002730D4" w:rsidRPr="00F8488F" w14:paraId="07D90DA5" w14:textId="77777777" w:rsidTr="006B4735">
        <w:tc>
          <w:tcPr>
            <w:tcW w:w="2235" w:type="dxa"/>
          </w:tcPr>
          <w:p w14:paraId="06507BF1" w14:textId="0A67582A" w:rsidR="002730D4" w:rsidRPr="00F8488F" w:rsidRDefault="002730D4" w:rsidP="00977D26">
            <w:pPr>
              <w:pStyle w:val="af2"/>
            </w:pPr>
            <w:r>
              <w:t xml:space="preserve">mutation </w:t>
            </w:r>
            <w:r w:rsidRPr="00F8488F">
              <w:t>file*</w:t>
            </w:r>
          </w:p>
        </w:tc>
        <w:tc>
          <w:tcPr>
            <w:tcW w:w="1871" w:type="dxa"/>
          </w:tcPr>
          <w:p w14:paraId="58AF86B2" w14:textId="3162146C" w:rsidR="002730D4" w:rsidRPr="00F8488F" w:rsidRDefault="002730D4" w:rsidP="00977D26">
            <w:pPr>
              <w:pStyle w:val="af2"/>
            </w:pPr>
            <w:r w:rsidRPr="00FC3BB5">
              <w:t>--</w:t>
            </w:r>
            <w:r>
              <w:t>mutation_f</w:t>
            </w:r>
          </w:p>
        </w:tc>
        <w:tc>
          <w:tcPr>
            <w:tcW w:w="4190" w:type="dxa"/>
          </w:tcPr>
          <w:p w14:paraId="60CF32B4" w14:textId="0EC49CF2" w:rsidR="002730D4" w:rsidRPr="00F8488F" w:rsidRDefault="000D6E7E" w:rsidP="00977D26">
            <w:pPr>
              <w:pStyle w:val="af2"/>
            </w:pPr>
            <w:r w:rsidRPr="000D6E7E">
              <w:t>Tab-delimited file where rows represent genes, columns represent samples, and values are coded as 1 for non-silent mutations and 0 for no non-silent mutations.</w:t>
            </w:r>
          </w:p>
        </w:tc>
      </w:tr>
      <w:tr w:rsidR="002730D4" w:rsidRPr="00F8488F" w14:paraId="4ED606AD" w14:textId="77777777" w:rsidTr="006B4735">
        <w:tc>
          <w:tcPr>
            <w:tcW w:w="2235" w:type="dxa"/>
          </w:tcPr>
          <w:p w14:paraId="2CED15C9" w14:textId="4BCBA0DA" w:rsidR="002730D4" w:rsidRPr="00F8488F" w:rsidRDefault="002730D4" w:rsidP="00977D26">
            <w:pPr>
              <w:pStyle w:val="af2"/>
            </w:pPr>
            <w:bookmarkStart w:id="20" w:name="_Hlk150545985"/>
            <w:r>
              <w:t>covariates file</w:t>
            </w:r>
            <w:bookmarkEnd w:id="20"/>
            <w:r>
              <w:t>*</w:t>
            </w:r>
          </w:p>
        </w:tc>
        <w:tc>
          <w:tcPr>
            <w:tcW w:w="1871" w:type="dxa"/>
          </w:tcPr>
          <w:p w14:paraId="1E698541" w14:textId="49CE19C3" w:rsidR="002730D4" w:rsidRPr="00F8488F" w:rsidRDefault="002730D4" w:rsidP="00977D26">
            <w:pPr>
              <w:pStyle w:val="af2"/>
            </w:pPr>
            <w:r w:rsidRPr="00F8488F">
              <w:t>--</w:t>
            </w:r>
            <w:r>
              <w:t>covariates_f</w:t>
            </w:r>
          </w:p>
        </w:tc>
        <w:tc>
          <w:tcPr>
            <w:tcW w:w="4190" w:type="dxa"/>
          </w:tcPr>
          <w:p w14:paraId="5129E228" w14:textId="70692CC9" w:rsidR="002730D4" w:rsidRPr="00C72E8D" w:rsidRDefault="00C72E8D" w:rsidP="00977D26">
            <w:pPr>
              <w:pStyle w:val="af2"/>
              <w:rPr>
                <w:sz w:val="21"/>
                <w:szCs w:val="21"/>
              </w:rPr>
            </w:pPr>
            <w:r w:rsidRPr="00C72E8D">
              <w:t>The file includes additional covariates. Columns represent samples, while rows encompass various additional covariates, including age, sex, and others.</w:t>
            </w:r>
          </w:p>
        </w:tc>
      </w:tr>
      <w:bookmarkEnd w:id="19"/>
      <w:tr w:rsidR="002730D4" w:rsidRPr="00F8488F" w14:paraId="210AFBFA" w14:textId="77777777" w:rsidTr="006B4735">
        <w:tc>
          <w:tcPr>
            <w:tcW w:w="2235" w:type="dxa"/>
          </w:tcPr>
          <w:p w14:paraId="001024E9" w14:textId="7719994D" w:rsidR="002730D4" w:rsidRPr="00F8488F" w:rsidRDefault="006B4735" w:rsidP="00977D26">
            <w:pPr>
              <w:pStyle w:val="af2"/>
            </w:pPr>
            <w:r>
              <w:t>g</w:t>
            </w:r>
            <w:r w:rsidRPr="006B4735">
              <w:t xml:space="preserve">ene position file </w:t>
            </w:r>
            <w:r w:rsidR="002730D4" w:rsidRPr="00852073">
              <w:t>*</w:t>
            </w:r>
          </w:p>
        </w:tc>
        <w:tc>
          <w:tcPr>
            <w:tcW w:w="1871" w:type="dxa"/>
          </w:tcPr>
          <w:p w14:paraId="0664A875" w14:textId="3E2F72D4" w:rsidR="002730D4" w:rsidRPr="00F8488F" w:rsidRDefault="002730D4" w:rsidP="00977D26">
            <w:pPr>
              <w:pStyle w:val="af2"/>
            </w:pPr>
            <w:r w:rsidRPr="002730D4">
              <w:t>--gene_tss_location</w:t>
            </w:r>
          </w:p>
        </w:tc>
        <w:tc>
          <w:tcPr>
            <w:tcW w:w="4190" w:type="dxa"/>
          </w:tcPr>
          <w:p w14:paraId="5E9F519E" w14:textId="2AFD552A" w:rsidR="002730D4" w:rsidRPr="00F8488F" w:rsidRDefault="003B078B" w:rsidP="00977D26">
            <w:pPr>
              <w:pStyle w:val="af2"/>
            </w:pPr>
            <w:r w:rsidRPr="003B078B">
              <w:t>The file containing transcription start site information for</w:t>
            </w:r>
            <w:r>
              <w:t xml:space="preserve"> all</w:t>
            </w:r>
            <w:r w:rsidRPr="003B078B">
              <w:t xml:space="preserve"> genes</w:t>
            </w:r>
            <w:r>
              <w:t xml:space="preserve"> in the genome</w:t>
            </w:r>
            <w:r w:rsidRPr="003B078B">
              <w:t>.</w:t>
            </w:r>
            <w:r w:rsidR="004D223D">
              <w:t xml:space="preserve"> </w:t>
            </w:r>
            <w:r w:rsidR="004D223D" w:rsidRPr="004D223D">
              <w:t>It contains three columns with the column names being 'gene'</w:t>
            </w:r>
            <w:r w:rsidR="00977D26">
              <w:t>,</w:t>
            </w:r>
            <w:r w:rsidR="004D223D" w:rsidRPr="004D223D">
              <w:t xml:space="preserve"> 'chromosome'</w:t>
            </w:r>
            <w:r w:rsidR="00977D26">
              <w:t>,</w:t>
            </w:r>
            <w:r w:rsidR="004D223D" w:rsidRPr="004D223D">
              <w:t xml:space="preserve"> and 'tss' respectively.</w:t>
            </w:r>
          </w:p>
        </w:tc>
      </w:tr>
      <w:tr w:rsidR="002730D4" w:rsidRPr="00F8488F" w14:paraId="2C36084C" w14:textId="77777777" w:rsidTr="006B4735">
        <w:tc>
          <w:tcPr>
            <w:tcW w:w="2235" w:type="dxa"/>
          </w:tcPr>
          <w:p w14:paraId="3D716476" w14:textId="794060B0" w:rsidR="002730D4" w:rsidRPr="00F8488F" w:rsidRDefault="006B4735" w:rsidP="00977D26">
            <w:pPr>
              <w:pStyle w:val="af2"/>
            </w:pPr>
            <w:r>
              <w:t>chromosome length file</w:t>
            </w:r>
            <w:r w:rsidR="002730D4" w:rsidRPr="00F8488F">
              <w:t>*</w:t>
            </w:r>
          </w:p>
        </w:tc>
        <w:tc>
          <w:tcPr>
            <w:tcW w:w="1871" w:type="dxa"/>
          </w:tcPr>
          <w:p w14:paraId="4227D703" w14:textId="64A01886" w:rsidR="002730D4" w:rsidRPr="00F8488F" w:rsidRDefault="002730D4" w:rsidP="00977D26">
            <w:pPr>
              <w:pStyle w:val="af2"/>
            </w:pPr>
            <w:r w:rsidRPr="00FC3BB5">
              <w:t>--</w:t>
            </w:r>
            <w:r w:rsidR="006B4735">
              <w:t>chr_length</w:t>
            </w:r>
          </w:p>
        </w:tc>
        <w:tc>
          <w:tcPr>
            <w:tcW w:w="4190" w:type="dxa"/>
          </w:tcPr>
          <w:p w14:paraId="0D706742" w14:textId="791E6FCD" w:rsidR="002730D4" w:rsidRPr="00F8488F" w:rsidRDefault="004D223D" w:rsidP="00977D26">
            <w:pPr>
              <w:pStyle w:val="af2"/>
            </w:pPr>
            <w:r>
              <w:t>Tab-delimited file contains two columns, ‘chromosome’ and ‘length’.</w:t>
            </w:r>
          </w:p>
        </w:tc>
      </w:tr>
      <w:tr w:rsidR="006B4735" w:rsidRPr="00F8488F" w14:paraId="3F7988D0" w14:textId="77777777" w:rsidTr="006B4735">
        <w:tc>
          <w:tcPr>
            <w:tcW w:w="2235" w:type="dxa"/>
          </w:tcPr>
          <w:p w14:paraId="0392DCB9" w14:textId="755127EA" w:rsidR="006B4735" w:rsidRDefault="006B4735" w:rsidP="00977D26">
            <w:pPr>
              <w:pStyle w:val="af2"/>
            </w:pPr>
            <w:r>
              <w:rPr>
                <w:rFonts w:hint="eastAsia"/>
              </w:rPr>
              <w:t>F</w:t>
            </w:r>
            <w:r>
              <w:t>DR cutoff</w:t>
            </w:r>
            <w:r w:rsidR="003B078B">
              <w:t>*</w:t>
            </w:r>
          </w:p>
        </w:tc>
        <w:tc>
          <w:tcPr>
            <w:tcW w:w="1871" w:type="dxa"/>
          </w:tcPr>
          <w:p w14:paraId="342A613A" w14:textId="7E4275FE" w:rsidR="006B4735" w:rsidRPr="00FC3BB5" w:rsidRDefault="006B4735" w:rsidP="00977D26">
            <w:pPr>
              <w:pStyle w:val="af2"/>
            </w:pPr>
            <w:r>
              <w:rPr>
                <w:rFonts w:hint="eastAsia"/>
              </w:rPr>
              <w:t>-</w:t>
            </w:r>
            <w:r>
              <w:t>-fdr</w:t>
            </w:r>
          </w:p>
        </w:tc>
        <w:tc>
          <w:tcPr>
            <w:tcW w:w="4190" w:type="dxa"/>
          </w:tcPr>
          <w:p w14:paraId="58E0B480" w14:textId="17E12485" w:rsidR="006B4735" w:rsidRPr="00285D6F" w:rsidRDefault="004D223D" w:rsidP="00977D26">
            <w:pPr>
              <w:pStyle w:val="af2"/>
            </w:pPr>
            <w:r>
              <w:rPr>
                <w:rFonts w:hint="eastAsia"/>
              </w:rPr>
              <w:t>T</w:t>
            </w:r>
            <w:r>
              <w:t>he default FDR is 0.05.</w:t>
            </w:r>
          </w:p>
        </w:tc>
      </w:tr>
      <w:tr w:rsidR="002730D4" w:rsidRPr="00F8488F" w14:paraId="60EA9A2E" w14:textId="77777777" w:rsidTr="006B4735">
        <w:tc>
          <w:tcPr>
            <w:tcW w:w="2235" w:type="dxa"/>
          </w:tcPr>
          <w:p w14:paraId="2FE923BA" w14:textId="77777777" w:rsidR="002730D4" w:rsidRPr="00F8488F" w:rsidRDefault="002730D4" w:rsidP="00977D26">
            <w:pPr>
              <w:pStyle w:val="af2"/>
            </w:pPr>
            <w:r w:rsidRPr="00F8488F">
              <w:t>email address</w:t>
            </w:r>
          </w:p>
        </w:tc>
        <w:tc>
          <w:tcPr>
            <w:tcW w:w="1871" w:type="dxa"/>
          </w:tcPr>
          <w:p w14:paraId="1E0C616D" w14:textId="77777777" w:rsidR="002730D4" w:rsidRPr="00F8488F" w:rsidRDefault="002730D4" w:rsidP="00977D26">
            <w:pPr>
              <w:pStyle w:val="af2"/>
            </w:pPr>
            <w:r w:rsidRPr="00F8488F">
              <w:t>--</w:t>
            </w:r>
            <w:r>
              <w:t>outdir</w:t>
            </w:r>
          </w:p>
        </w:tc>
        <w:tc>
          <w:tcPr>
            <w:tcW w:w="4190" w:type="dxa"/>
          </w:tcPr>
          <w:p w14:paraId="5C0257AE" w14:textId="77777777" w:rsidR="002730D4" w:rsidRPr="00F8488F" w:rsidRDefault="002730D4" w:rsidP="00977D26">
            <w:pPr>
              <w:pStyle w:val="af2"/>
            </w:pPr>
            <w:r w:rsidRPr="00F8488F">
              <w:t xml:space="preserve">After the </w:t>
            </w:r>
            <w:r w:rsidRPr="00F50344">
              <w:t xml:space="preserve">operation </w:t>
            </w:r>
            <w:r w:rsidRPr="00F8488F">
              <w:t>is completed, the download link for the result file</w:t>
            </w:r>
            <w:r>
              <w:t>s</w:t>
            </w:r>
            <w:r w:rsidRPr="00F8488F">
              <w:t xml:space="preserve"> will be sent to </w:t>
            </w:r>
            <w:r>
              <w:t>the user’s</w:t>
            </w:r>
            <w:r w:rsidRPr="00F8488F">
              <w:t xml:space="preserve"> email.</w:t>
            </w:r>
          </w:p>
        </w:tc>
      </w:tr>
    </w:tbl>
    <w:p w14:paraId="639116A3" w14:textId="77777777" w:rsidR="004D223D" w:rsidRPr="00821865" w:rsidRDefault="004D223D" w:rsidP="00977D26">
      <w:pPr>
        <w:pStyle w:val="2"/>
      </w:pPr>
      <w:r w:rsidRPr="00821865">
        <w:t>Input Files</w:t>
      </w:r>
    </w:p>
    <w:p w14:paraId="501E516B" w14:textId="77777777" w:rsidR="004D223D" w:rsidRPr="00596907" w:rsidRDefault="004D223D" w:rsidP="00977D26">
      <w:pPr>
        <w:pStyle w:val="3"/>
        <w:spacing w:before="31" w:after="31"/>
      </w:pPr>
      <w:r w:rsidRPr="00596907">
        <w:t>1. z-statistic file (--z_statistic_matrix</w:t>
      </w:r>
      <w:r w:rsidRPr="00596907">
        <w:rPr>
          <w:rFonts w:hint="eastAsia"/>
        </w:rPr>
        <w:t>)</w:t>
      </w:r>
      <w:r w:rsidRPr="00596907">
        <w:t xml:space="preserve"> </w:t>
      </w:r>
    </w:p>
    <w:p w14:paraId="3626466C" w14:textId="77777777" w:rsidR="004D223D" w:rsidRPr="00596907" w:rsidRDefault="004D223D" w:rsidP="00977D26">
      <w:pPr>
        <w:pStyle w:val="ae"/>
        <w:spacing w:after="156"/>
      </w:pPr>
      <w:r w:rsidRPr="00596907">
        <w:t xml:space="preserve">Output file </w:t>
      </w:r>
      <w:r w:rsidRPr="00977D26">
        <w:rPr>
          <w:rStyle w:val="af1"/>
        </w:rPr>
        <w:t>z_statistic_table.txt</w:t>
      </w:r>
      <w:r w:rsidRPr="00596907">
        <w:t xml:space="preserve"> from reverse-zMAP</w:t>
      </w:r>
      <w:r w:rsidRPr="00596907">
        <w:rPr>
          <w:rFonts w:hint="eastAsia"/>
        </w:rPr>
        <w:t>.</w:t>
      </w:r>
    </w:p>
    <w:p w14:paraId="75685AD3" w14:textId="6C055D09" w:rsidR="004D223D" w:rsidRPr="00596907" w:rsidRDefault="004D223D" w:rsidP="00977D26">
      <w:pPr>
        <w:pStyle w:val="3"/>
        <w:spacing w:before="31" w:after="31"/>
      </w:pPr>
      <w:r w:rsidRPr="00596907">
        <w:rPr>
          <w:rFonts w:hint="eastAsia"/>
        </w:rPr>
        <w:t>2</w:t>
      </w:r>
      <w:r w:rsidRPr="00596907">
        <w:t>. mutation file (--input_file)</w:t>
      </w:r>
    </w:p>
    <w:p w14:paraId="753E2115" w14:textId="18950C00" w:rsidR="004D223D" w:rsidRPr="00596907" w:rsidRDefault="004D223D" w:rsidP="00977D26">
      <w:pPr>
        <w:pStyle w:val="ae"/>
        <w:spacing w:after="156"/>
      </w:pPr>
      <w:r w:rsidRPr="00596907">
        <w:t>Tab-delimited file where rows represent genes, columns represent samples, and values are coded as 1 for non-silent mutations and 0 for no non-silent mutations.</w:t>
      </w:r>
    </w:p>
    <w:p w14:paraId="1C308CFF" w14:textId="5AAB4F0A" w:rsidR="004D223D" w:rsidRPr="00596907" w:rsidRDefault="004D223D" w:rsidP="00977D26">
      <w:pPr>
        <w:pStyle w:val="3"/>
        <w:spacing w:before="31" w:after="31"/>
      </w:pPr>
      <w:r w:rsidRPr="00596907">
        <w:rPr>
          <w:rFonts w:hint="eastAsia"/>
        </w:rPr>
        <w:t>3</w:t>
      </w:r>
      <w:r w:rsidRPr="00596907">
        <w:t>. covariates file (--covariates_f)</w:t>
      </w:r>
    </w:p>
    <w:p w14:paraId="5F86BCFD" w14:textId="77777777" w:rsidR="00C72E8D" w:rsidRDefault="00C72E8D" w:rsidP="00977D26">
      <w:pPr>
        <w:pStyle w:val="ae"/>
        <w:spacing w:after="156"/>
      </w:pPr>
      <w:r w:rsidRPr="00C72E8D">
        <w:t>The file includes additional covariates. Columns represent samples, while rows encompass various additional covariates, including age, sex, and others.</w:t>
      </w:r>
    </w:p>
    <w:p w14:paraId="169E8186" w14:textId="3FD13D3A" w:rsidR="00C72E8D" w:rsidRDefault="00C72E8D" w:rsidP="00977D26">
      <w:pPr>
        <w:pStyle w:val="3"/>
        <w:spacing w:before="31" w:after="31"/>
      </w:pPr>
      <w:r>
        <w:rPr>
          <w:rFonts w:hint="eastAsia"/>
        </w:rPr>
        <w:t>4</w:t>
      </w:r>
      <w:r>
        <w:t>. gene position file (--gene_tss_location)</w:t>
      </w:r>
    </w:p>
    <w:p w14:paraId="3AA03C89" w14:textId="012C3CF1" w:rsidR="00C72E8D" w:rsidRDefault="00C72E8D" w:rsidP="00977D26">
      <w:pPr>
        <w:pStyle w:val="ae"/>
        <w:spacing w:after="156"/>
      </w:pPr>
      <w:r w:rsidRPr="00C72E8D">
        <w:t>The file containing transcription start site information for all genes in the genome. It contains three columns with the column names being 'gene'</w:t>
      </w:r>
      <w:r w:rsidR="00977D26">
        <w:t>,</w:t>
      </w:r>
      <w:r w:rsidRPr="00C72E8D">
        <w:t xml:space="preserve"> 'chromosome'</w:t>
      </w:r>
      <w:r w:rsidR="00977D26">
        <w:t>,</w:t>
      </w:r>
      <w:r w:rsidRPr="00C72E8D">
        <w:t xml:space="preserve"> and 'tss' respectively.</w:t>
      </w:r>
    </w:p>
    <w:p w14:paraId="685CD02A" w14:textId="0932B2EB" w:rsidR="00C72E8D" w:rsidRDefault="00C72E8D" w:rsidP="00977D26">
      <w:pPr>
        <w:pStyle w:val="3"/>
        <w:spacing w:before="31" w:after="31"/>
      </w:pPr>
      <w:r>
        <w:rPr>
          <w:rFonts w:hint="eastAsia"/>
        </w:rPr>
        <w:t>5</w:t>
      </w:r>
      <w:r>
        <w:t>. chromosome length file (--chr_length)</w:t>
      </w:r>
    </w:p>
    <w:p w14:paraId="4712FD07" w14:textId="3E53BD6A" w:rsidR="00C72E8D" w:rsidRDefault="00C72E8D" w:rsidP="00977D26">
      <w:pPr>
        <w:pStyle w:val="ae"/>
        <w:spacing w:after="156"/>
      </w:pPr>
      <w:r w:rsidRPr="00C72E8D">
        <w:t>Tab-delimited file contains two columns, ‘chromosome’ and ‘length’.</w:t>
      </w:r>
    </w:p>
    <w:p w14:paraId="6B882A66" w14:textId="4F0D2A0C" w:rsidR="004D223D" w:rsidRDefault="004D223D" w:rsidP="00977D26">
      <w:pPr>
        <w:pStyle w:val="2"/>
      </w:pPr>
      <w:r w:rsidRPr="00721359">
        <w:rPr>
          <w:rFonts w:hint="eastAsia"/>
        </w:rPr>
        <w:lastRenderedPageBreak/>
        <w:t>O</w:t>
      </w:r>
      <w:r w:rsidRPr="00721359">
        <w:t>utput File</w:t>
      </w:r>
    </w:p>
    <w:p w14:paraId="61CF69FD" w14:textId="02E07D52" w:rsidR="004D223D" w:rsidRDefault="004D223D" w:rsidP="00977D26">
      <w:pPr>
        <w:pStyle w:val="3"/>
        <w:spacing w:before="31" w:after="31"/>
      </w:pPr>
      <w:r>
        <w:t>1</w:t>
      </w:r>
      <w:r w:rsidRPr="003D1F9E">
        <w:t>.</w:t>
      </w:r>
      <w:r w:rsidRPr="00271651">
        <w:t xml:space="preserve"> </w:t>
      </w:r>
      <w:r w:rsidR="008C3AC0" w:rsidRPr="00C96425">
        <w:t>Graphic output</w:t>
      </w:r>
      <w:r w:rsidR="008C3AC0">
        <w:t>:</w:t>
      </w:r>
    </w:p>
    <w:p w14:paraId="46427BA7" w14:textId="62BACA1A" w:rsidR="005A54AE" w:rsidRDefault="008C3AC0" w:rsidP="00977D26">
      <w:pPr>
        <w:pStyle w:val="ae"/>
        <w:spacing w:after="156"/>
      </w:pPr>
      <w:r w:rsidRPr="00977D26">
        <w:rPr>
          <w:rStyle w:val="af1"/>
        </w:rPr>
        <w:t>pQTL_results_FDR_XX.pdf</w:t>
      </w:r>
      <w:r>
        <w:t xml:space="preserve"> (XX is FDR cutoff)</w:t>
      </w:r>
    </w:p>
    <w:p w14:paraId="136DA45A" w14:textId="6E8A8AE8" w:rsidR="008C3AC0" w:rsidRDefault="008C3AC0" w:rsidP="00977D26">
      <w:pPr>
        <w:pStyle w:val="ae"/>
        <w:spacing w:after="156"/>
      </w:pPr>
      <w:r w:rsidRPr="008C3AC0">
        <w:t>Two-dimensional plot displaying the significant gene-protein associations, with Y and X axes representing the locations of proteins and mutated genes in the genome, respectively. The total number of proteins associated with each mutated gene is also displayed. For a specific gene-protein association, Beta&gt;0 suggests the protein has increased expression with the mutation of the gene, and vice versa.</w:t>
      </w:r>
    </w:p>
    <w:p w14:paraId="38672B86" w14:textId="2860B772" w:rsidR="008C3AC0" w:rsidRDefault="008C3AC0" w:rsidP="00977D26">
      <w:pPr>
        <w:pStyle w:val="3"/>
        <w:spacing w:before="31" w:after="31"/>
      </w:pPr>
      <w:r>
        <w:rPr>
          <w:rFonts w:hint="eastAsia"/>
        </w:rPr>
        <w:t>2</w:t>
      </w:r>
      <w:r>
        <w:t xml:space="preserve">. proteins associated with mutation genes. </w:t>
      </w:r>
    </w:p>
    <w:p w14:paraId="68CBC938" w14:textId="519E13B7" w:rsidR="008C3AC0" w:rsidRPr="008C3AC0" w:rsidRDefault="008C3AC0" w:rsidP="00977D26">
      <w:pPr>
        <w:pStyle w:val="af0"/>
        <w:spacing w:after="156"/>
      </w:pPr>
      <w:r w:rsidRPr="008C3AC0">
        <w:t>results_association_z_statistic_with_mutation.txt</w:t>
      </w:r>
    </w:p>
    <w:p w14:paraId="76454859" w14:textId="19F6F5E2" w:rsidR="008C3AC0" w:rsidRDefault="008C3AC0" w:rsidP="00977D26">
      <w:pPr>
        <w:pStyle w:val="3"/>
        <w:spacing w:before="31" w:after="31"/>
      </w:pPr>
      <w:r>
        <w:t xml:space="preserve">3. </w:t>
      </w:r>
      <w:r w:rsidRPr="008C3AC0">
        <w:t>Number of proteins associated with mutated genes.</w:t>
      </w:r>
    </w:p>
    <w:p w14:paraId="16D6074A" w14:textId="25C79FAC" w:rsidR="008C3AC0" w:rsidRPr="008C3AC0" w:rsidRDefault="008C3AC0" w:rsidP="00977D26">
      <w:pPr>
        <w:pStyle w:val="af0"/>
        <w:spacing w:after="156"/>
      </w:pPr>
      <w:r w:rsidRPr="008C3AC0">
        <w:t>mutation_associated_protein_count.txt</w:t>
      </w:r>
    </w:p>
    <w:p w14:paraId="40D93517" w14:textId="267B95CE" w:rsidR="003A2EE7" w:rsidRPr="00023202" w:rsidRDefault="008C3AC0" w:rsidP="001927A3">
      <w:pPr>
        <w:spacing w:line="360" w:lineRule="auto"/>
        <w:jc w:val="left"/>
        <w:rPr>
          <w:rFonts w:ascii="Arial" w:hAnsi="Arial" w:cs="Arial"/>
          <w:color w:val="000000" w:themeColor="text1"/>
          <w:sz w:val="24"/>
          <w:szCs w:val="24"/>
        </w:rPr>
      </w:pPr>
      <w:r>
        <w:rPr>
          <w:rFonts w:ascii="Arial" w:hAnsi="Arial" w:cs="Arial"/>
          <w:color w:val="000000" w:themeColor="text1"/>
          <w:sz w:val="24"/>
          <w:szCs w:val="24"/>
        </w:rPr>
        <w:t xml:space="preserve"> </w:t>
      </w:r>
    </w:p>
    <w:p w14:paraId="209DF1FF" w14:textId="77777777" w:rsidR="005A54AE" w:rsidRPr="00977D26" w:rsidRDefault="00144D46" w:rsidP="00977D26">
      <w:pPr>
        <w:pStyle w:val="ae"/>
        <w:spacing w:after="156"/>
      </w:pPr>
      <w:r w:rsidRPr="00977D26">
        <w:fldChar w:fldCharType="begin"/>
      </w:r>
      <w:r w:rsidRPr="00977D26">
        <w:instrText xml:space="preserve"> ADDIN EN.REFLIST </w:instrText>
      </w:r>
      <w:r w:rsidRPr="00977D26">
        <w:fldChar w:fldCharType="separate"/>
      </w:r>
      <w:r w:rsidR="005A54AE" w:rsidRPr="00977D26">
        <w:t>1</w:t>
      </w:r>
      <w:r w:rsidR="005A54AE" w:rsidRPr="00977D26">
        <w:tab/>
        <w:t>Monti, S., Tamayo, P., Mesirov, J. &amp; Golub, T. Consensus clustering: A resampling-based method for class discovery and visualization of gene expression microarray data. Mach Learn 52, 91-118, doi:Doi 10.1023/A:1023949509487 (2003).</w:t>
      </w:r>
    </w:p>
    <w:p w14:paraId="77549B09" w14:textId="77777777" w:rsidR="005A54AE" w:rsidRPr="00977D26" w:rsidRDefault="005A54AE" w:rsidP="00977D26">
      <w:pPr>
        <w:pStyle w:val="ae"/>
        <w:spacing w:after="156"/>
      </w:pPr>
      <w:r w:rsidRPr="00977D26">
        <w:t>2</w:t>
      </w:r>
      <w:r w:rsidRPr="00977D26">
        <w:tab/>
        <w:t>Wilkerson, M. D. &amp; Hayes, D. N. ConsensusClusterPlus: a class discovery tool with confidence assessments and item tracking. Bioinformatics 26, 1572-1573, doi:10.1093/bioinformatics/btq170 (2010).</w:t>
      </w:r>
    </w:p>
    <w:p w14:paraId="1320C0A7" w14:textId="76C4CCB8" w:rsidR="005A54AE" w:rsidRPr="00977D26" w:rsidRDefault="005A54AE" w:rsidP="00977D26">
      <w:pPr>
        <w:pStyle w:val="ae"/>
        <w:spacing w:after="156"/>
      </w:pPr>
      <w:r w:rsidRPr="00977D26">
        <w:rPr>
          <w:rFonts w:hint="eastAsia"/>
        </w:rPr>
        <w:t>3</w:t>
      </w:r>
      <w:r w:rsidRPr="00977D26">
        <w:rPr>
          <w:rFonts w:hint="eastAsia"/>
        </w:rPr>
        <w:tab/>
        <w:t>Cox, D. R. Regression models and lifetables. Journal of the Royal Statistic</w:t>
      </w:r>
      <w:r w:rsidRPr="00977D26">
        <w:t>al Society: Series B (Methodological) 34, 187-202 (1972).</w:t>
      </w:r>
    </w:p>
    <w:p w14:paraId="596DAD64" w14:textId="51EFBEF7" w:rsidR="00F50344" w:rsidRDefault="00144D46" w:rsidP="00977D26">
      <w:pPr>
        <w:pStyle w:val="ae"/>
        <w:spacing w:after="156"/>
      </w:pPr>
      <w:r w:rsidRPr="00977D26">
        <w:fldChar w:fldCharType="end"/>
      </w:r>
      <w:r w:rsidR="00D34AB5" w:rsidRPr="00D34AB5">
        <w:t xml:space="preserve"> </w:t>
      </w:r>
      <w:hyperlink r:id="rId10" w:history="1">
        <w:r w:rsidR="0028057F" w:rsidRPr="00B655EE">
          <w:rPr>
            <w:rStyle w:val="aa"/>
          </w:rPr>
          <w:t>http://bioinfo.sibs.ac.cn/shaolab/zMAP/zMAP/result/p41SyRKw</w:t>
        </w:r>
      </w:hyperlink>
    </w:p>
    <w:p w14:paraId="757DF3AD" w14:textId="167D5AD4" w:rsidR="0028057F" w:rsidRDefault="00B845DF" w:rsidP="00977D26">
      <w:pPr>
        <w:pStyle w:val="ae"/>
        <w:spacing w:after="156"/>
      </w:pPr>
      <w:hyperlink r:id="rId11" w:history="1">
        <w:r w:rsidRPr="00B655EE">
          <w:rPr>
            <w:rStyle w:val="aa"/>
          </w:rPr>
          <w:t>http://bioinfo.sibs.ac.cn/shaolab/zMAP/reverse-zMAP/result/jv9t6WdT</w:t>
        </w:r>
      </w:hyperlink>
    </w:p>
    <w:p w14:paraId="69CC1925" w14:textId="77777777" w:rsidR="00B845DF" w:rsidRDefault="00B845DF" w:rsidP="00977D26">
      <w:pPr>
        <w:pStyle w:val="ae"/>
        <w:spacing w:after="156"/>
      </w:pPr>
      <w:bookmarkStart w:id="21" w:name="_GoBack"/>
      <w:bookmarkEnd w:id="21"/>
    </w:p>
    <w:p w14:paraId="43F1F7A6" w14:textId="1D4900FE" w:rsidR="0028057F" w:rsidRDefault="0028057F" w:rsidP="00977D26">
      <w:pPr>
        <w:pStyle w:val="ae"/>
        <w:spacing w:after="156"/>
        <w:rPr>
          <w:color w:val="FF0000"/>
          <w:sz w:val="24"/>
          <w:szCs w:val="24"/>
        </w:rPr>
      </w:pPr>
    </w:p>
    <w:sectPr w:rsidR="0028057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75E61F" w14:textId="77777777" w:rsidR="00A5208E" w:rsidRDefault="00A5208E" w:rsidP="00E119B4">
      <w:r>
        <w:separator/>
      </w:r>
    </w:p>
  </w:endnote>
  <w:endnote w:type="continuationSeparator" w:id="0">
    <w:p w14:paraId="35B11B1C" w14:textId="77777777" w:rsidR="00A5208E" w:rsidRDefault="00A5208E" w:rsidP="00E119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CDCD88" w14:textId="77777777" w:rsidR="00A5208E" w:rsidRDefault="00A5208E" w:rsidP="00E119B4">
      <w:r>
        <w:separator/>
      </w:r>
    </w:p>
  </w:footnote>
  <w:footnote w:type="continuationSeparator" w:id="0">
    <w:p w14:paraId="0527F11C" w14:textId="77777777" w:rsidR="00A5208E" w:rsidRDefault="00A5208E" w:rsidP="00E119B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31CFA"/>
    <w:multiLevelType w:val="hybridMultilevel"/>
    <w:tmpl w:val="53B84696"/>
    <w:lvl w:ilvl="0" w:tplc="AE4E63E2">
      <w:start w:val="2"/>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 w15:restartNumberingAfterBreak="0">
    <w:nsid w:val="09326A07"/>
    <w:multiLevelType w:val="hybridMultilevel"/>
    <w:tmpl w:val="099C0454"/>
    <w:lvl w:ilvl="0" w:tplc="A682728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AB97276"/>
    <w:multiLevelType w:val="hybridMultilevel"/>
    <w:tmpl w:val="95E85FD2"/>
    <w:lvl w:ilvl="0" w:tplc="13B68820">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3" w15:restartNumberingAfterBreak="0">
    <w:nsid w:val="22111008"/>
    <w:multiLevelType w:val="hybridMultilevel"/>
    <w:tmpl w:val="ADA4DDE8"/>
    <w:lvl w:ilvl="0" w:tplc="20081362">
      <w:start w:val="1"/>
      <w:numFmt w:val="decimal"/>
      <w:lvlText w:val="%1."/>
      <w:lvlJc w:val="left"/>
      <w:pPr>
        <w:ind w:left="360" w:hanging="360"/>
      </w:pPr>
      <w:rPr>
        <w:rFonts w:hint="default"/>
        <w:color w:val="FF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FD954C7"/>
    <w:multiLevelType w:val="hybridMultilevel"/>
    <w:tmpl w:val="A41AE2BA"/>
    <w:lvl w:ilvl="0" w:tplc="20081362">
      <w:start w:val="1"/>
      <w:numFmt w:val="decimal"/>
      <w:lvlText w:val="%1."/>
      <w:lvlJc w:val="left"/>
      <w:pPr>
        <w:ind w:left="360" w:hanging="360"/>
      </w:pPr>
      <w:rPr>
        <w:rFonts w:hint="default"/>
        <w:color w:val="FF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77E1D8D"/>
    <w:multiLevelType w:val="hybridMultilevel"/>
    <w:tmpl w:val="7FB4A2BC"/>
    <w:lvl w:ilvl="0" w:tplc="3B6E4FFA">
      <w:start w:val="1"/>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6" w15:restartNumberingAfterBreak="0">
    <w:nsid w:val="3AD708DF"/>
    <w:multiLevelType w:val="hybridMultilevel"/>
    <w:tmpl w:val="A70610B8"/>
    <w:lvl w:ilvl="0" w:tplc="75D4AD8E">
      <w:start w:val="2"/>
      <w:numFmt w:val="decimal"/>
      <w:lvlText w:val="%1."/>
      <w:lvlJc w:val="left"/>
      <w:pPr>
        <w:ind w:left="720" w:hanging="36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7" w15:restartNumberingAfterBreak="0">
    <w:nsid w:val="3D1040CC"/>
    <w:multiLevelType w:val="hybridMultilevel"/>
    <w:tmpl w:val="580AFE32"/>
    <w:lvl w:ilvl="0" w:tplc="1548C2C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8840F36"/>
    <w:multiLevelType w:val="hybridMultilevel"/>
    <w:tmpl w:val="ECC4CAF2"/>
    <w:lvl w:ilvl="0" w:tplc="044C2D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DAF4AE1"/>
    <w:multiLevelType w:val="hybridMultilevel"/>
    <w:tmpl w:val="FFC6F00E"/>
    <w:lvl w:ilvl="0" w:tplc="E17E4C20">
      <w:start w:val="1"/>
      <w:numFmt w:val="decimal"/>
      <w:lvlText w:val="%1."/>
      <w:lvlJc w:val="left"/>
      <w:pPr>
        <w:ind w:left="360" w:hanging="360"/>
      </w:pPr>
      <w:rPr>
        <w:rFonts w:ascii="Arial" w:eastAsiaTheme="minorEastAsia" w:hAnsi="Arial" w:cs="Arial"/>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66EF1CAC"/>
    <w:multiLevelType w:val="hybridMultilevel"/>
    <w:tmpl w:val="F992F8DC"/>
    <w:lvl w:ilvl="0" w:tplc="F0766C8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3"/>
  </w:num>
  <w:num w:numId="2">
    <w:abstractNumId w:val="4"/>
  </w:num>
  <w:num w:numId="3">
    <w:abstractNumId w:val="7"/>
  </w:num>
  <w:num w:numId="4">
    <w:abstractNumId w:val="8"/>
  </w:num>
  <w:num w:numId="5">
    <w:abstractNumId w:val="2"/>
  </w:num>
  <w:num w:numId="6">
    <w:abstractNumId w:val="9"/>
  </w:num>
  <w:num w:numId="7">
    <w:abstractNumId w:val="6"/>
  </w:num>
  <w:num w:numId="8">
    <w:abstractNumId w:val="0"/>
  </w:num>
  <w:num w:numId="9">
    <w:abstractNumId w:val="10"/>
  </w:num>
  <w:num w:numId="10">
    <w:abstractNumId w:val="5"/>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es992t40e5zteesz85wrvax5sz2fszts2z&quot;&gt;My EndNote Library&lt;record-ids&gt;&lt;item&gt;17&lt;/item&gt;&lt;item&gt;233&lt;/item&gt;&lt;item&gt;234&lt;/item&gt;&lt;/record-ids&gt;&lt;/item&gt;&lt;/Libraries&gt;"/>
  </w:docVars>
  <w:rsids>
    <w:rsidRoot w:val="00D92D87"/>
    <w:rsid w:val="00023202"/>
    <w:rsid w:val="00042664"/>
    <w:rsid w:val="0004477B"/>
    <w:rsid w:val="00046AAD"/>
    <w:rsid w:val="000520AC"/>
    <w:rsid w:val="00056F2E"/>
    <w:rsid w:val="0006480F"/>
    <w:rsid w:val="00066C3F"/>
    <w:rsid w:val="00067C55"/>
    <w:rsid w:val="000A6B6E"/>
    <w:rsid w:val="000B27A8"/>
    <w:rsid w:val="000D3D64"/>
    <w:rsid w:val="000D67B7"/>
    <w:rsid w:val="000D6E7E"/>
    <w:rsid w:val="000E70B6"/>
    <w:rsid w:val="000F49C2"/>
    <w:rsid w:val="0010699A"/>
    <w:rsid w:val="00110F22"/>
    <w:rsid w:val="00113A12"/>
    <w:rsid w:val="00132D61"/>
    <w:rsid w:val="00137CB1"/>
    <w:rsid w:val="00144D46"/>
    <w:rsid w:val="00177006"/>
    <w:rsid w:val="0018035C"/>
    <w:rsid w:val="001859D3"/>
    <w:rsid w:val="001927A3"/>
    <w:rsid w:val="00194232"/>
    <w:rsid w:val="001B2957"/>
    <w:rsid w:val="001D415C"/>
    <w:rsid w:val="001D5FF5"/>
    <w:rsid w:val="001E1190"/>
    <w:rsid w:val="001F1E35"/>
    <w:rsid w:val="00207738"/>
    <w:rsid w:val="00217D53"/>
    <w:rsid w:val="0022588C"/>
    <w:rsid w:val="00260EF1"/>
    <w:rsid w:val="00271651"/>
    <w:rsid w:val="00271A92"/>
    <w:rsid w:val="002730D4"/>
    <w:rsid w:val="002747BC"/>
    <w:rsid w:val="0028057F"/>
    <w:rsid w:val="00280CAC"/>
    <w:rsid w:val="00284409"/>
    <w:rsid w:val="00285D6F"/>
    <w:rsid w:val="002B21B3"/>
    <w:rsid w:val="002C7EAD"/>
    <w:rsid w:val="002D1968"/>
    <w:rsid w:val="0030198B"/>
    <w:rsid w:val="003076A3"/>
    <w:rsid w:val="00307B77"/>
    <w:rsid w:val="00315ABC"/>
    <w:rsid w:val="00343595"/>
    <w:rsid w:val="0034556A"/>
    <w:rsid w:val="0035324E"/>
    <w:rsid w:val="00391E0E"/>
    <w:rsid w:val="003A2EE7"/>
    <w:rsid w:val="003A7171"/>
    <w:rsid w:val="003B078B"/>
    <w:rsid w:val="003B70B6"/>
    <w:rsid w:val="003D1F9E"/>
    <w:rsid w:val="003D53AC"/>
    <w:rsid w:val="003D6C92"/>
    <w:rsid w:val="003E1D46"/>
    <w:rsid w:val="003F0A60"/>
    <w:rsid w:val="003F10F8"/>
    <w:rsid w:val="00400448"/>
    <w:rsid w:val="00400984"/>
    <w:rsid w:val="0040654D"/>
    <w:rsid w:val="00424AE0"/>
    <w:rsid w:val="004358FC"/>
    <w:rsid w:val="00442C89"/>
    <w:rsid w:val="00452A5B"/>
    <w:rsid w:val="0047394D"/>
    <w:rsid w:val="00474592"/>
    <w:rsid w:val="004770F3"/>
    <w:rsid w:val="00491BB4"/>
    <w:rsid w:val="004C590A"/>
    <w:rsid w:val="004D223D"/>
    <w:rsid w:val="005079BD"/>
    <w:rsid w:val="00510060"/>
    <w:rsid w:val="0051705A"/>
    <w:rsid w:val="00520F96"/>
    <w:rsid w:val="0055069B"/>
    <w:rsid w:val="005530D8"/>
    <w:rsid w:val="0056368C"/>
    <w:rsid w:val="00596907"/>
    <w:rsid w:val="005A0200"/>
    <w:rsid w:val="005A1822"/>
    <w:rsid w:val="005A1F46"/>
    <w:rsid w:val="005A54AE"/>
    <w:rsid w:val="005B7098"/>
    <w:rsid w:val="00610BD2"/>
    <w:rsid w:val="00611236"/>
    <w:rsid w:val="006346A9"/>
    <w:rsid w:val="00650E8F"/>
    <w:rsid w:val="00657BC8"/>
    <w:rsid w:val="00665D73"/>
    <w:rsid w:val="00673151"/>
    <w:rsid w:val="00675E3C"/>
    <w:rsid w:val="006B4735"/>
    <w:rsid w:val="006C0186"/>
    <w:rsid w:val="006D38C0"/>
    <w:rsid w:val="006E136A"/>
    <w:rsid w:val="006F2B4D"/>
    <w:rsid w:val="006F5EFE"/>
    <w:rsid w:val="00705C11"/>
    <w:rsid w:val="00721359"/>
    <w:rsid w:val="00742C8A"/>
    <w:rsid w:val="0075168D"/>
    <w:rsid w:val="00755724"/>
    <w:rsid w:val="007A6452"/>
    <w:rsid w:val="007B3434"/>
    <w:rsid w:val="007C0C83"/>
    <w:rsid w:val="007C7A16"/>
    <w:rsid w:val="007D06BD"/>
    <w:rsid w:val="007E49E6"/>
    <w:rsid w:val="0080061B"/>
    <w:rsid w:val="00821865"/>
    <w:rsid w:val="00830A2E"/>
    <w:rsid w:val="0083357B"/>
    <w:rsid w:val="0083431F"/>
    <w:rsid w:val="008415E3"/>
    <w:rsid w:val="00841EEF"/>
    <w:rsid w:val="00852073"/>
    <w:rsid w:val="00857A92"/>
    <w:rsid w:val="00866096"/>
    <w:rsid w:val="008765CF"/>
    <w:rsid w:val="00886A35"/>
    <w:rsid w:val="0089008D"/>
    <w:rsid w:val="00894B8C"/>
    <w:rsid w:val="008C1440"/>
    <w:rsid w:val="008C3AC0"/>
    <w:rsid w:val="008C7ED6"/>
    <w:rsid w:val="008E466F"/>
    <w:rsid w:val="00907B9C"/>
    <w:rsid w:val="009259A6"/>
    <w:rsid w:val="009317A2"/>
    <w:rsid w:val="009444B0"/>
    <w:rsid w:val="00944622"/>
    <w:rsid w:val="009607B1"/>
    <w:rsid w:val="00977D26"/>
    <w:rsid w:val="00996143"/>
    <w:rsid w:val="0099681A"/>
    <w:rsid w:val="009A2879"/>
    <w:rsid w:val="009E182C"/>
    <w:rsid w:val="009E3E9B"/>
    <w:rsid w:val="00A37619"/>
    <w:rsid w:val="00A5208E"/>
    <w:rsid w:val="00A5665D"/>
    <w:rsid w:val="00A56A91"/>
    <w:rsid w:val="00A909BA"/>
    <w:rsid w:val="00A978F7"/>
    <w:rsid w:val="00AF1AB5"/>
    <w:rsid w:val="00B303C3"/>
    <w:rsid w:val="00B30928"/>
    <w:rsid w:val="00B30BA6"/>
    <w:rsid w:val="00B63926"/>
    <w:rsid w:val="00B70728"/>
    <w:rsid w:val="00B845DF"/>
    <w:rsid w:val="00B94249"/>
    <w:rsid w:val="00BA342B"/>
    <w:rsid w:val="00BA3E4A"/>
    <w:rsid w:val="00BB1FD1"/>
    <w:rsid w:val="00BB2EA7"/>
    <w:rsid w:val="00C05BAF"/>
    <w:rsid w:val="00C15FD7"/>
    <w:rsid w:val="00C171B1"/>
    <w:rsid w:val="00C21D3D"/>
    <w:rsid w:val="00C33FAE"/>
    <w:rsid w:val="00C36CAE"/>
    <w:rsid w:val="00C64496"/>
    <w:rsid w:val="00C72E8D"/>
    <w:rsid w:val="00C738BD"/>
    <w:rsid w:val="00C77BD0"/>
    <w:rsid w:val="00C85D74"/>
    <w:rsid w:val="00C96425"/>
    <w:rsid w:val="00CA54A5"/>
    <w:rsid w:val="00CB07AE"/>
    <w:rsid w:val="00CB18A5"/>
    <w:rsid w:val="00CC3628"/>
    <w:rsid w:val="00CD76D4"/>
    <w:rsid w:val="00D035AA"/>
    <w:rsid w:val="00D11983"/>
    <w:rsid w:val="00D20FC5"/>
    <w:rsid w:val="00D34AB5"/>
    <w:rsid w:val="00D40DD8"/>
    <w:rsid w:val="00D44B99"/>
    <w:rsid w:val="00D550E9"/>
    <w:rsid w:val="00D576C2"/>
    <w:rsid w:val="00D62754"/>
    <w:rsid w:val="00D63E43"/>
    <w:rsid w:val="00D74207"/>
    <w:rsid w:val="00D92D87"/>
    <w:rsid w:val="00DA024C"/>
    <w:rsid w:val="00E00BFF"/>
    <w:rsid w:val="00E119B4"/>
    <w:rsid w:val="00E20692"/>
    <w:rsid w:val="00E2381D"/>
    <w:rsid w:val="00E26BDC"/>
    <w:rsid w:val="00E4293E"/>
    <w:rsid w:val="00E477EE"/>
    <w:rsid w:val="00E632DF"/>
    <w:rsid w:val="00E6696B"/>
    <w:rsid w:val="00E861D3"/>
    <w:rsid w:val="00EA0551"/>
    <w:rsid w:val="00EA7213"/>
    <w:rsid w:val="00EC0BE3"/>
    <w:rsid w:val="00EC76C6"/>
    <w:rsid w:val="00ED0A26"/>
    <w:rsid w:val="00EE3B01"/>
    <w:rsid w:val="00EE6D91"/>
    <w:rsid w:val="00EF46E7"/>
    <w:rsid w:val="00F0671C"/>
    <w:rsid w:val="00F12649"/>
    <w:rsid w:val="00F12C2F"/>
    <w:rsid w:val="00F2070D"/>
    <w:rsid w:val="00F22FE9"/>
    <w:rsid w:val="00F2638A"/>
    <w:rsid w:val="00F3752A"/>
    <w:rsid w:val="00F50344"/>
    <w:rsid w:val="00F617D0"/>
    <w:rsid w:val="00F8488F"/>
    <w:rsid w:val="00F94C55"/>
    <w:rsid w:val="00FA1056"/>
    <w:rsid w:val="00FA3A4A"/>
    <w:rsid w:val="00FA571F"/>
    <w:rsid w:val="00FA797B"/>
    <w:rsid w:val="00FC3B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923012"/>
  <w15:docId w15:val="{92AAAB41-0656-4110-8E86-252E36418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5168D"/>
    <w:pPr>
      <w:widowControl w:val="0"/>
      <w:jc w:val="both"/>
    </w:pPr>
    <w:rPr>
      <w:rFonts w:eastAsia="Arial"/>
    </w:rPr>
  </w:style>
  <w:style w:type="paragraph" w:styleId="1">
    <w:name w:val="heading 1"/>
    <w:basedOn w:val="a"/>
    <w:next w:val="a"/>
    <w:link w:val="10"/>
    <w:uiPriority w:val="9"/>
    <w:qFormat/>
    <w:rsid w:val="0075168D"/>
    <w:pPr>
      <w:keepNext/>
      <w:keepLines/>
      <w:spacing w:before="40" w:after="40" w:line="578" w:lineRule="auto"/>
      <w:outlineLvl w:val="0"/>
    </w:pPr>
    <w:rPr>
      <w:rFonts w:ascii="Arial" w:hAnsi="Arial"/>
      <w:b/>
      <w:bCs/>
      <w:kern w:val="44"/>
      <w:sz w:val="28"/>
      <w:szCs w:val="44"/>
    </w:rPr>
  </w:style>
  <w:style w:type="paragraph" w:styleId="2">
    <w:name w:val="heading 2"/>
    <w:basedOn w:val="a"/>
    <w:next w:val="a"/>
    <w:link w:val="20"/>
    <w:uiPriority w:val="9"/>
    <w:unhideWhenUsed/>
    <w:qFormat/>
    <w:rsid w:val="00CA54A5"/>
    <w:pPr>
      <w:keepNext/>
      <w:keepLines/>
      <w:spacing w:before="16" w:after="16" w:line="415" w:lineRule="auto"/>
      <w:outlineLvl w:val="1"/>
    </w:pPr>
    <w:rPr>
      <w:rFonts w:ascii="Arial" w:hAnsi="Arial" w:cstheme="majorBidi"/>
      <w:b/>
      <w:bCs/>
      <w:sz w:val="24"/>
      <w:szCs w:val="32"/>
    </w:rPr>
  </w:style>
  <w:style w:type="paragraph" w:styleId="3">
    <w:name w:val="heading 3"/>
    <w:basedOn w:val="a"/>
    <w:next w:val="a"/>
    <w:link w:val="30"/>
    <w:uiPriority w:val="9"/>
    <w:unhideWhenUsed/>
    <w:qFormat/>
    <w:rsid w:val="00CA54A5"/>
    <w:pPr>
      <w:keepNext/>
      <w:keepLines/>
      <w:spacing w:beforeLines="10" w:before="10" w:afterLines="10" w:after="10" w:line="415" w:lineRule="auto"/>
      <w:outlineLvl w:val="2"/>
    </w:pPr>
    <w:rPr>
      <w:rFonts w:ascii="Arial" w:hAnsi="Arial" w:cs="Arial"/>
      <w:b/>
      <w:bCs/>
      <w:sz w:val="18"/>
      <w:szCs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E238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721359"/>
    <w:pPr>
      <w:ind w:firstLineChars="200" w:firstLine="420"/>
    </w:pPr>
  </w:style>
  <w:style w:type="paragraph" w:styleId="a5">
    <w:name w:val="header"/>
    <w:basedOn w:val="a"/>
    <w:link w:val="a6"/>
    <w:uiPriority w:val="99"/>
    <w:unhideWhenUsed/>
    <w:rsid w:val="00E119B4"/>
    <w:pPr>
      <w:tabs>
        <w:tab w:val="center" w:pos="4153"/>
        <w:tab w:val="right" w:pos="8306"/>
      </w:tabs>
      <w:snapToGrid w:val="0"/>
      <w:jc w:val="center"/>
    </w:pPr>
    <w:rPr>
      <w:sz w:val="18"/>
      <w:szCs w:val="18"/>
    </w:rPr>
  </w:style>
  <w:style w:type="character" w:customStyle="1" w:styleId="a6">
    <w:name w:val="页眉 字符"/>
    <w:basedOn w:val="a0"/>
    <w:link w:val="a5"/>
    <w:uiPriority w:val="99"/>
    <w:rsid w:val="00E119B4"/>
    <w:rPr>
      <w:sz w:val="18"/>
      <w:szCs w:val="18"/>
    </w:rPr>
  </w:style>
  <w:style w:type="paragraph" w:styleId="a7">
    <w:name w:val="footer"/>
    <w:basedOn w:val="a"/>
    <w:link w:val="a8"/>
    <w:uiPriority w:val="99"/>
    <w:unhideWhenUsed/>
    <w:rsid w:val="00E119B4"/>
    <w:pPr>
      <w:tabs>
        <w:tab w:val="center" w:pos="4153"/>
        <w:tab w:val="right" w:pos="8306"/>
      </w:tabs>
      <w:snapToGrid w:val="0"/>
      <w:jc w:val="left"/>
    </w:pPr>
    <w:rPr>
      <w:sz w:val="18"/>
      <w:szCs w:val="18"/>
    </w:rPr>
  </w:style>
  <w:style w:type="character" w:customStyle="1" w:styleId="a8">
    <w:name w:val="页脚 字符"/>
    <w:basedOn w:val="a0"/>
    <w:link w:val="a7"/>
    <w:uiPriority w:val="99"/>
    <w:rsid w:val="00E119B4"/>
    <w:rPr>
      <w:sz w:val="18"/>
      <w:szCs w:val="18"/>
    </w:rPr>
  </w:style>
  <w:style w:type="character" w:styleId="a9">
    <w:name w:val="Placeholder Text"/>
    <w:basedOn w:val="a0"/>
    <w:uiPriority w:val="99"/>
    <w:semiHidden/>
    <w:rsid w:val="005A1F46"/>
    <w:rPr>
      <w:color w:val="808080"/>
    </w:rPr>
  </w:style>
  <w:style w:type="character" w:styleId="aa">
    <w:name w:val="Hyperlink"/>
    <w:basedOn w:val="a0"/>
    <w:uiPriority w:val="99"/>
    <w:unhideWhenUsed/>
    <w:rsid w:val="003E1D46"/>
    <w:rPr>
      <w:color w:val="0000FF"/>
      <w:u w:val="single"/>
    </w:rPr>
  </w:style>
  <w:style w:type="paragraph" w:customStyle="1" w:styleId="EndNoteBibliographyTitle">
    <w:name w:val="EndNote Bibliography Title"/>
    <w:basedOn w:val="a"/>
    <w:link w:val="EndNoteBibliographyTitle0"/>
    <w:rsid w:val="00144D4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44D46"/>
    <w:rPr>
      <w:rFonts w:ascii="等线" w:eastAsia="等线" w:hAnsi="等线"/>
      <w:noProof/>
      <w:sz w:val="20"/>
    </w:rPr>
  </w:style>
  <w:style w:type="paragraph" w:customStyle="1" w:styleId="EndNoteBibliography">
    <w:name w:val="EndNote Bibliography"/>
    <w:basedOn w:val="a"/>
    <w:link w:val="EndNoteBibliography0"/>
    <w:rsid w:val="00144D46"/>
    <w:pPr>
      <w:jc w:val="left"/>
    </w:pPr>
    <w:rPr>
      <w:rFonts w:ascii="等线" w:eastAsia="等线" w:hAnsi="等线"/>
      <w:noProof/>
      <w:sz w:val="20"/>
    </w:rPr>
  </w:style>
  <w:style w:type="character" w:customStyle="1" w:styleId="EndNoteBibliography0">
    <w:name w:val="EndNote Bibliography 字符"/>
    <w:basedOn w:val="a0"/>
    <w:link w:val="EndNoteBibliography"/>
    <w:rsid w:val="00144D46"/>
    <w:rPr>
      <w:rFonts w:ascii="等线" w:eastAsia="等线" w:hAnsi="等线"/>
      <w:noProof/>
      <w:sz w:val="20"/>
    </w:rPr>
  </w:style>
  <w:style w:type="character" w:customStyle="1" w:styleId="UnresolvedMention">
    <w:name w:val="Unresolved Mention"/>
    <w:basedOn w:val="a0"/>
    <w:uiPriority w:val="99"/>
    <w:semiHidden/>
    <w:unhideWhenUsed/>
    <w:rsid w:val="00D20FC5"/>
    <w:rPr>
      <w:color w:val="605E5C"/>
      <w:shd w:val="clear" w:color="auto" w:fill="E1DFDD"/>
    </w:rPr>
  </w:style>
  <w:style w:type="character" w:customStyle="1" w:styleId="20">
    <w:name w:val="标题 2 字符"/>
    <w:basedOn w:val="a0"/>
    <w:link w:val="2"/>
    <w:uiPriority w:val="9"/>
    <w:rsid w:val="00CA54A5"/>
    <w:rPr>
      <w:rFonts w:ascii="Arial" w:eastAsia="Arial" w:hAnsi="Arial" w:cstheme="majorBidi"/>
      <w:b/>
      <w:bCs/>
      <w:sz w:val="24"/>
      <w:szCs w:val="32"/>
    </w:rPr>
  </w:style>
  <w:style w:type="paragraph" w:styleId="ab">
    <w:name w:val="Subtitle"/>
    <w:basedOn w:val="a"/>
    <w:next w:val="a"/>
    <w:link w:val="ac"/>
    <w:uiPriority w:val="11"/>
    <w:qFormat/>
    <w:rsid w:val="008C3AC0"/>
    <w:pPr>
      <w:spacing w:before="240" w:after="60" w:line="312" w:lineRule="auto"/>
      <w:jc w:val="center"/>
      <w:outlineLvl w:val="1"/>
    </w:pPr>
    <w:rPr>
      <w:b/>
      <w:bCs/>
      <w:kern w:val="28"/>
      <w:sz w:val="32"/>
      <w:szCs w:val="32"/>
    </w:rPr>
  </w:style>
  <w:style w:type="character" w:customStyle="1" w:styleId="ac">
    <w:name w:val="副标题 字符"/>
    <w:basedOn w:val="a0"/>
    <w:link w:val="ab"/>
    <w:uiPriority w:val="11"/>
    <w:rsid w:val="008C3AC0"/>
    <w:rPr>
      <w:b/>
      <w:bCs/>
      <w:kern w:val="28"/>
      <w:sz w:val="32"/>
      <w:szCs w:val="32"/>
    </w:rPr>
  </w:style>
  <w:style w:type="character" w:customStyle="1" w:styleId="10">
    <w:name w:val="标题 1 字符"/>
    <w:basedOn w:val="a0"/>
    <w:link w:val="1"/>
    <w:uiPriority w:val="9"/>
    <w:rsid w:val="0075168D"/>
    <w:rPr>
      <w:rFonts w:ascii="Arial" w:eastAsia="Arial" w:hAnsi="Arial"/>
      <w:b/>
      <w:bCs/>
      <w:kern w:val="44"/>
      <w:sz w:val="28"/>
      <w:szCs w:val="44"/>
    </w:rPr>
  </w:style>
  <w:style w:type="character" w:styleId="ad">
    <w:name w:val="Strong"/>
    <w:basedOn w:val="a0"/>
    <w:uiPriority w:val="22"/>
    <w:qFormat/>
    <w:rsid w:val="0075168D"/>
    <w:rPr>
      <w:b/>
      <w:bCs/>
    </w:rPr>
  </w:style>
  <w:style w:type="paragraph" w:customStyle="1" w:styleId="ae">
    <w:name w:val="正文字体"/>
    <w:basedOn w:val="a"/>
    <w:link w:val="af"/>
    <w:qFormat/>
    <w:rsid w:val="00977D26"/>
    <w:pPr>
      <w:spacing w:afterLines="50" w:after="50" w:line="300" w:lineRule="auto"/>
    </w:pPr>
    <w:rPr>
      <w:rFonts w:ascii="Arial" w:hAnsi="Arial"/>
      <w:sz w:val="18"/>
      <w:szCs w:val="18"/>
    </w:rPr>
  </w:style>
  <w:style w:type="character" w:customStyle="1" w:styleId="af">
    <w:name w:val="正文字体 字符"/>
    <w:basedOn w:val="a0"/>
    <w:link w:val="ae"/>
    <w:rsid w:val="00977D26"/>
    <w:rPr>
      <w:rFonts w:ascii="Arial" w:eastAsia="Arial" w:hAnsi="Arial"/>
      <w:sz w:val="18"/>
      <w:szCs w:val="18"/>
    </w:rPr>
  </w:style>
  <w:style w:type="paragraph" w:customStyle="1" w:styleId="af0">
    <w:name w:val="文件名"/>
    <w:basedOn w:val="ae"/>
    <w:link w:val="af1"/>
    <w:qFormat/>
    <w:rsid w:val="0075168D"/>
    <w:rPr>
      <w:color w:val="FF0000"/>
    </w:rPr>
  </w:style>
  <w:style w:type="character" w:customStyle="1" w:styleId="af1">
    <w:name w:val="文件名 字符"/>
    <w:basedOn w:val="af"/>
    <w:link w:val="af0"/>
    <w:rsid w:val="0075168D"/>
    <w:rPr>
      <w:rFonts w:ascii="Arial" w:eastAsia="Arial" w:hAnsi="Arial"/>
      <w:color w:val="FF0000"/>
      <w:sz w:val="18"/>
      <w:szCs w:val="18"/>
    </w:rPr>
  </w:style>
  <w:style w:type="paragraph" w:customStyle="1" w:styleId="af2">
    <w:name w:val="表格文字"/>
    <w:basedOn w:val="a"/>
    <w:link w:val="af3"/>
    <w:qFormat/>
    <w:rsid w:val="00E00BFF"/>
    <w:pPr>
      <w:widowControl/>
      <w:spacing w:line="264" w:lineRule="auto"/>
    </w:pPr>
    <w:rPr>
      <w:rFonts w:ascii="Arial" w:hAnsi="Arial" w:cs="Arial"/>
      <w:sz w:val="18"/>
      <w:szCs w:val="18"/>
    </w:rPr>
  </w:style>
  <w:style w:type="character" w:customStyle="1" w:styleId="af3">
    <w:name w:val="表格文字 字符"/>
    <w:basedOn w:val="a0"/>
    <w:link w:val="af2"/>
    <w:rsid w:val="00E00BFF"/>
    <w:rPr>
      <w:rFonts w:ascii="Arial" w:eastAsia="Arial" w:hAnsi="Arial" w:cs="Arial"/>
      <w:sz w:val="18"/>
      <w:szCs w:val="18"/>
    </w:rPr>
  </w:style>
  <w:style w:type="character" w:customStyle="1" w:styleId="30">
    <w:name w:val="标题 3 字符"/>
    <w:basedOn w:val="a0"/>
    <w:link w:val="3"/>
    <w:uiPriority w:val="9"/>
    <w:rsid w:val="00CA54A5"/>
    <w:rPr>
      <w:rFonts w:ascii="Arial" w:eastAsia="Arial" w:hAnsi="Arial" w:cs="Arial"/>
      <w:b/>
      <w:bCs/>
      <w:sz w:val="18"/>
      <w:szCs w:val="18"/>
    </w:rPr>
  </w:style>
  <w:style w:type="paragraph" w:styleId="af4">
    <w:name w:val="No Spacing"/>
    <w:uiPriority w:val="1"/>
    <w:qFormat/>
    <w:rsid w:val="00CA54A5"/>
    <w:pPr>
      <w:widowControl w:val="0"/>
      <w:jc w:val="both"/>
    </w:pPr>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bioconductor.org/packages/release/bioc/vignettes/ConsensusClusterPlus/inst/doc/ConsensusClusterPlus.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oinfo.sibs.ac.cn/shaolab/zMAP/reverse-zMAP/result/jv9t6WdT" TargetMode="External"/><Relationship Id="rId5" Type="http://schemas.openxmlformats.org/officeDocument/2006/relationships/webSettings" Target="webSettings.xml"/><Relationship Id="rId10" Type="http://schemas.openxmlformats.org/officeDocument/2006/relationships/hyperlink" Target="http://bioinfo.sibs.ac.cn/shaolab/zMAP/zMAP/result/p41SyRKw" TargetMode="External"/><Relationship Id="rId4" Type="http://schemas.openxmlformats.org/officeDocument/2006/relationships/settings" Target="settings.xml"/><Relationship Id="rId9" Type="http://schemas.openxmlformats.org/officeDocument/2006/relationships/hyperlink" Target="https://matplotlib.org/stable/users/explain/colors/colormaps.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B09CE-8312-4D5A-9E00-93074578F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0</TotalTime>
  <Pages>12</Pages>
  <Words>2777</Words>
  <Characters>15829</Characters>
  <Application>Microsoft Office Word</Application>
  <DocSecurity>0</DocSecurity>
  <Lines>131</Lines>
  <Paragraphs>37</Paragraphs>
  <ScaleCrop>false</ScaleCrop>
  <Company/>
  <LinksUpToDate>false</LinksUpToDate>
  <CharactersWithSpaces>18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uqi gui</dc:creator>
  <cp:keywords/>
  <dc:description/>
  <cp:lastModifiedBy>HuangJing</cp:lastModifiedBy>
  <cp:revision>30</cp:revision>
  <dcterms:created xsi:type="dcterms:W3CDTF">2023-10-26T07:11:00Z</dcterms:created>
  <dcterms:modified xsi:type="dcterms:W3CDTF">2023-11-15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db08a1-3e7f-4a4a-8f49-c33c4b91bb7a</vt:lpwstr>
  </property>
</Properties>
</file>